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53050A76" w:rsidR="006E4797" w:rsidRPr="006F2924" w:rsidRDefault="00551D82" w:rsidP="006F2924">
      <w:pPr>
        <w:pStyle w:val="Geenafstand"/>
        <w:rPr>
          <w:b/>
          <w:bCs/>
        </w:rPr>
      </w:pPr>
      <w:r w:rsidRPr="006F2924">
        <w:rPr>
          <w:b/>
          <w:bCs/>
        </w:rPr>
        <w:t>TITLE</w:t>
      </w:r>
    </w:p>
    <w:p w14:paraId="2F68B4A8" w14:textId="001E9202" w:rsidR="002609E7" w:rsidRPr="006F2924" w:rsidRDefault="002609E7" w:rsidP="006F2924">
      <w:pPr>
        <w:jc w:val="left"/>
      </w:pPr>
      <w:r w:rsidRPr="006F2924">
        <w:t xml:space="preserve">The Nijmegen Hemostasis Assay: </w:t>
      </w:r>
      <w:r w:rsidR="00A27106" w:rsidRPr="006F2924">
        <w:t>Simultaneous Fluorogenic Measurement of Thrombin and Plasmin Generation in a Single Well</w:t>
      </w:r>
    </w:p>
    <w:p w14:paraId="06C0C87E" w14:textId="77777777" w:rsidR="006E4797" w:rsidRPr="006F2924" w:rsidRDefault="006E4797" w:rsidP="006F2924">
      <w:pPr>
        <w:jc w:val="left"/>
        <w:rPr>
          <w:b/>
        </w:rPr>
      </w:pPr>
    </w:p>
    <w:p w14:paraId="2CD8481E" w14:textId="57802921" w:rsidR="006E4797" w:rsidRPr="006F2924" w:rsidRDefault="00551D82" w:rsidP="006F2924">
      <w:pPr>
        <w:jc w:val="left"/>
        <w:rPr>
          <w:color w:val="808080"/>
        </w:rPr>
      </w:pPr>
      <w:r w:rsidRPr="006F2924">
        <w:rPr>
          <w:b/>
        </w:rPr>
        <w:t>AUTHORS AND AFFILIATIONS</w:t>
      </w:r>
    </w:p>
    <w:p w14:paraId="1D1552C1" w14:textId="78FC0244" w:rsidR="004266CE" w:rsidRPr="006F2924" w:rsidRDefault="004266CE" w:rsidP="006F2924">
      <w:pPr>
        <w:jc w:val="left"/>
      </w:pPr>
      <w:r w:rsidRPr="006F2924">
        <w:t>Bauke Haisma</w:t>
      </w:r>
      <w:r w:rsidRPr="006F2924">
        <w:rPr>
          <w:vertAlign w:val="superscript"/>
        </w:rPr>
        <w:t>1,2</w:t>
      </w:r>
      <w:r w:rsidRPr="006F2924">
        <w:t>, Waander L. van Heerde</w:t>
      </w:r>
      <w:r w:rsidRPr="006F2924">
        <w:rPr>
          <w:vertAlign w:val="superscript"/>
        </w:rPr>
        <w:t>2,3</w:t>
      </w:r>
      <w:r w:rsidRPr="006F2924">
        <w:t>, An K. Stroobants</w:t>
      </w:r>
      <w:r w:rsidRPr="006F2924">
        <w:rPr>
          <w:vertAlign w:val="superscript"/>
        </w:rPr>
        <w:t>2,4,5</w:t>
      </w:r>
      <w:r w:rsidRPr="006F2924">
        <w:t>, Sanna R. Rijpma</w:t>
      </w:r>
      <w:r w:rsidRPr="006F2924">
        <w:rPr>
          <w:vertAlign w:val="superscript"/>
        </w:rPr>
        <w:t>2,5</w:t>
      </w:r>
      <w:r w:rsidR="00D15381" w:rsidRPr="006F2924">
        <w:t xml:space="preserve">, </w:t>
      </w:r>
      <w:r w:rsidRPr="006F2924">
        <w:t>Saskia E.M Schols</w:t>
      </w:r>
      <w:r w:rsidRPr="006F2924">
        <w:rPr>
          <w:vertAlign w:val="superscript"/>
        </w:rPr>
        <w:t>1,2</w:t>
      </w:r>
    </w:p>
    <w:p w14:paraId="561471AE" w14:textId="77777777" w:rsidR="004266CE" w:rsidRPr="006F2924" w:rsidRDefault="004266CE" w:rsidP="006F2924">
      <w:pPr>
        <w:jc w:val="left"/>
      </w:pPr>
    </w:p>
    <w:p w14:paraId="695A098F" w14:textId="77777777" w:rsidR="004266CE" w:rsidRPr="006F2924" w:rsidRDefault="004266CE" w:rsidP="006F2924">
      <w:pPr>
        <w:jc w:val="left"/>
        <w:rPr>
          <w:rFonts w:eastAsia="Times New Roman"/>
        </w:rPr>
      </w:pPr>
      <w:r w:rsidRPr="006F2924">
        <w:rPr>
          <w:rFonts w:eastAsia="Times New Roman"/>
          <w:vertAlign w:val="superscript"/>
        </w:rPr>
        <w:t>1</w:t>
      </w:r>
      <w:r w:rsidRPr="006F2924">
        <w:rPr>
          <w:rFonts w:eastAsia="Times New Roman"/>
        </w:rPr>
        <w:t>Department of Hematology, Radboud university medical center, Nijmegen, The Netherlands.</w:t>
      </w:r>
    </w:p>
    <w:p w14:paraId="3E2D9BA0" w14:textId="77777777" w:rsidR="004266CE" w:rsidRPr="006F2924" w:rsidRDefault="004266CE" w:rsidP="006F2924">
      <w:pPr>
        <w:jc w:val="left"/>
        <w:rPr>
          <w:rFonts w:eastAsia="Times New Roman"/>
          <w:lang w:val="nl-NL"/>
        </w:rPr>
      </w:pPr>
      <w:r w:rsidRPr="006F2924">
        <w:rPr>
          <w:rFonts w:eastAsia="Times New Roman"/>
          <w:vertAlign w:val="superscript"/>
          <w:lang w:val="nl-NL"/>
        </w:rPr>
        <w:t>2</w:t>
      </w:r>
      <w:r w:rsidRPr="006F2924">
        <w:rPr>
          <w:rFonts w:eastAsia="Times New Roman"/>
          <w:lang w:val="nl-NL"/>
        </w:rPr>
        <w:t>Hemophilia Treatment Center Nijmegen-Eindhoven-Maastricht, Nijmegen, The Netherlands.</w:t>
      </w:r>
    </w:p>
    <w:p w14:paraId="76B81972" w14:textId="77777777" w:rsidR="004266CE" w:rsidRPr="006F2924" w:rsidRDefault="004266CE" w:rsidP="006F2924">
      <w:pPr>
        <w:jc w:val="left"/>
        <w:rPr>
          <w:rFonts w:eastAsia="Times New Roman"/>
        </w:rPr>
      </w:pPr>
      <w:r w:rsidRPr="006F2924">
        <w:rPr>
          <w:rFonts w:eastAsia="Times New Roman"/>
          <w:vertAlign w:val="superscript"/>
        </w:rPr>
        <w:t>3</w:t>
      </w:r>
      <w:r w:rsidRPr="006F2924">
        <w:rPr>
          <w:rFonts w:eastAsia="Times New Roman"/>
        </w:rPr>
        <w:t xml:space="preserve">Enzyre BV, </w:t>
      </w:r>
      <w:proofErr w:type="spellStart"/>
      <w:r w:rsidRPr="006F2924">
        <w:rPr>
          <w:rFonts w:eastAsia="Times New Roman"/>
        </w:rPr>
        <w:t>Noviotech</w:t>
      </w:r>
      <w:proofErr w:type="spellEnd"/>
      <w:r w:rsidRPr="006F2924">
        <w:rPr>
          <w:rFonts w:eastAsia="Times New Roman"/>
        </w:rPr>
        <w:t xml:space="preserve"> Campus, Nijmegen, The Netherlands.</w:t>
      </w:r>
    </w:p>
    <w:p w14:paraId="0FB51FD4" w14:textId="77777777" w:rsidR="004266CE" w:rsidRPr="006F2924" w:rsidRDefault="004266CE" w:rsidP="006F2924">
      <w:pPr>
        <w:shd w:val="clear" w:color="auto" w:fill="FFFFFF"/>
        <w:jc w:val="left"/>
        <w:rPr>
          <w:rFonts w:eastAsia="Times New Roman"/>
          <w:color w:val="212121"/>
        </w:rPr>
      </w:pPr>
      <w:r w:rsidRPr="006F2924">
        <w:rPr>
          <w:vertAlign w:val="superscript"/>
        </w:rPr>
        <w:t>4</w:t>
      </w:r>
      <w:r w:rsidRPr="006F2924">
        <w:t>Department of Laboratory Medicine, Radboudumc Laboratory of Diagnostics, Radboud university medical center, Nijmegen the Netherlands</w:t>
      </w:r>
    </w:p>
    <w:p w14:paraId="3292D3C5" w14:textId="77777777" w:rsidR="004266CE" w:rsidRPr="006F2924" w:rsidRDefault="004266CE" w:rsidP="006F2924">
      <w:pPr>
        <w:shd w:val="clear" w:color="auto" w:fill="FFFFFF"/>
        <w:jc w:val="left"/>
      </w:pPr>
      <w:r w:rsidRPr="006F2924">
        <w:rPr>
          <w:rFonts w:eastAsia="Times New Roman"/>
          <w:color w:val="212121"/>
          <w:vertAlign w:val="superscript"/>
        </w:rPr>
        <w:t>5</w:t>
      </w:r>
      <w:r w:rsidRPr="006F2924">
        <w:rPr>
          <w:rFonts w:eastAsia="Times New Roman"/>
          <w:color w:val="212121"/>
        </w:rPr>
        <w:t xml:space="preserve">Department of Laboratory Medicine, </w:t>
      </w:r>
      <w:r w:rsidRPr="006F2924">
        <w:t>Laboratory of Hematology, Radboud university medical center, Nijmegen, the Netherlands</w:t>
      </w:r>
    </w:p>
    <w:p w14:paraId="4A337C02" w14:textId="77777777" w:rsidR="00A27106" w:rsidRPr="006F2924" w:rsidRDefault="00A27106" w:rsidP="006F2924">
      <w:pPr>
        <w:jc w:val="left"/>
      </w:pPr>
    </w:p>
    <w:p w14:paraId="45D2F88B" w14:textId="6CA5481C" w:rsidR="004266CE" w:rsidRPr="006F2924" w:rsidRDefault="00A27106" w:rsidP="006F2924">
      <w:pPr>
        <w:jc w:val="left"/>
      </w:pPr>
      <w:r w:rsidRPr="006F2924">
        <w:t>Email address of the c</w:t>
      </w:r>
      <w:r w:rsidR="004266CE" w:rsidRPr="006F2924">
        <w:t>orresponding author</w:t>
      </w:r>
      <w:r w:rsidR="004266CE" w:rsidRPr="006F2924">
        <w:br/>
      </w:r>
      <w:r w:rsidR="00D15381" w:rsidRPr="006F2924">
        <w:t xml:space="preserve">Bauke Haisma                                    </w:t>
      </w:r>
      <w:hyperlink r:id="rId8" w:history="1">
        <w:r w:rsidR="00D15381" w:rsidRPr="006F2924">
          <w:rPr>
            <w:rStyle w:val="Hyperlink"/>
          </w:rPr>
          <w:t>bauke.haisma@radboudumc.nl</w:t>
        </w:r>
      </w:hyperlink>
    </w:p>
    <w:p w14:paraId="0CF02E07" w14:textId="77777777" w:rsidR="00D15381" w:rsidRPr="006F2924" w:rsidRDefault="00D15381" w:rsidP="006F2924">
      <w:pPr>
        <w:jc w:val="left"/>
      </w:pPr>
    </w:p>
    <w:p w14:paraId="3CA3706B" w14:textId="0CCBC7D6" w:rsidR="00D15381" w:rsidRPr="006F2924" w:rsidRDefault="00D15381" w:rsidP="006F2924">
      <w:pPr>
        <w:jc w:val="left"/>
      </w:pPr>
      <w:r w:rsidRPr="006F2924">
        <w:t>Email addresses of the co-authors:</w:t>
      </w:r>
    </w:p>
    <w:p w14:paraId="7F1D89E4" w14:textId="52796F9D" w:rsidR="00D15381" w:rsidRPr="006F2924" w:rsidRDefault="00D15381" w:rsidP="006F2924">
      <w:pPr>
        <w:jc w:val="left"/>
        <w:rPr>
          <w:lang w:val="nl-NL"/>
        </w:rPr>
      </w:pPr>
      <w:r w:rsidRPr="006F2924">
        <w:rPr>
          <w:lang w:val="nl-NL"/>
        </w:rPr>
        <w:t xml:space="preserve">Waander L. van Heerde                   </w:t>
      </w:r>
      <w:hyperlink r:id="rId9" w:history="1">
        <w:r w:rsidRPr="006F2924">
          <w:rPr>
            <w:rStyle w:val="Hyperlink"/>
            <w:lang w:val="nl-NL"/>
          </w:rPr>
          <w:t>waander.vanheerde@radboudumc.nl</w:t>
        </w:r>
      </w:hyperlink>
      <w:r w:rsidRPr="006F2924">
        <w:rPr>
          <w:lang w:val="nl-NL"/>
        </w:rPr>
        <w:t xml:space="preserve"> </w:t>
      </w:r>
    </w:p>
    <w:p w14:paraId="05F7C3B4" w14:textId="1E21EABC" w:rsidR="00D15381" w:rsidRPr="006F2924" w:rsidRDefault="00D15381" w:rsidP="006F2924">
      <w:pPr>
        <w:jc w:val="left"/>
      </w:pPr>
      <w:r w:rsidRPr="006F2924">
        <w:t xml:space="preserve">An K. Stroobants                               </w:t>
      </w:r>
      <w:hyperlink r:id="rId10" w:history="1">
        <w:r w:rsidRPr="006F2924">
          <w:rPr>
            <w:rStyle w:val="Hyperlink"/>
          </w:rPr>
          <w:t>an.stroobants@radboudumc.nl</w:t>
        </w:r>
      </w:hyperlink>
      <w:r w:rsidRPr="006F2924">
        <w:t xml:space="preserve"> </w:t>
      </w:r>
    </w:p>
    <w:p w14:paraId="45006118" w14:textId="251FD1FC" w:rsidR="00D15381" w:rsidRPr="006F2924" w:rsidRDefault="00D15381" w:rsidP="006F2924">
      <w:pPr>
        <w:jc w:val="left"/>
      </w:pPr>
      <w:r w:rsidRPr="006F2924">
        <w:t xml:space="preserve">Sanna R. Rijpma                                </w:t>
      </w:r>
      <w:hyperlink r:id="rId11" w:history="1">
        <w:r w:rsidRPr="006F2924">
          <w:rPr>
            <w:rStyle w:val="Hyperlink"/>
          </w:rPr>
          <w:t>sanna.rijpma@radboudumc.nl</w:t>
        </w:r>
      </w:hyperlink>
      <w:r w:rsidRPr="006F2924">
        <w:t xml:space="preserve"> </w:t>
      </w:r>
    </w:p>
    <w:p w14:paraId="188482D2" w14:textId="04E8D6E4" w:rsidR="00D15381" w:rsidRPr="006F2924" w:rsidRDefault="00D15381" w:rsidP="006F2924">
      <w:pPr>
        <w:jc w:val="left"/>
      </w:pPr>
      <w:r w:rsidRPr="006F2924">
        <w:t xml:space="preserve">Saskia E.M Schols                              </w:t>
      </w:r>
      <w:hyperlink r:id="rId12" w:history="1">
        <w:r w:rsidRPr="006F2924">
          <w:rPr>
            <w:rStyle w:val="Hyperlink"/>
          </w:rPr>
          <w:t>saskia.schols@radboudumc.nl</w:t>
        </w:r>
      </w:hyperlink>
      <w:r w:rsidRPr="006F2924">
        <w:t xml:space="preserve"> </w:t>
      </w:r>
    </w:p>
    <w:p w14:paraId="141ABDE5" w14:textId="77777777" w:rsidR="006E4797" w:rsidRPr="006F2924" w:rsidRDefault="006E4797" w:rsidP="006F2924">
      <w:pPr>
        <w:pBdr>
          <w:top w:val="nil"/>
          <w:left w:val="nil"/>
          <w:bottom w:val="nil"/>
          <w:right w:val="nil"/>
          <w:between w:val="nil"/>
        </w:pBdr>
        <w:jc w:val="left"/>
        <w:rPr>
          <w:color w:val="000000"/>
        </w:rPr>
      </w:pPr>
    </w:p>
    <w:p w14:paraId="60F3B8D4" w14:textId="506581A0" w:rsidR="006E4797" w:rsidRPr="006F2924" w:rsidRDefault="00551D82" w:rsidP="006F2924">
      <w:pPr>
        <w:jc w:val="left"/>
      </w:pPr>
      <w:r w:rsidRPr="006F2924">
        <w:rPr>
          <w:b/>
        </w:rPr>
        <w:t>SUMMARY</w:t>
      </w:r>
    </w:p>
    <w:p w14:paraId="387E60B2" w14:textId="7C45884A" w:rsidR="00115D78" w:rsidRPr="006F2924" w:rsidRDefault="00F84C37" w:rsidP="006F2924">
      <w:pPr>
        <w:jc w:val="left"/>
      </w:pPr>
      <w:r w:rsidRPr="006F2924">
        <w:t>This protocol describes the Nijmegen Hemostasis Assay, which enables simultaneous, time-resolved measurement of thrombin and plasmin generation to provide an integrated assessment of coagulation and fibrinolysis. The assay aims to improve characterization of hemostatic balance in research and clinical settings beyond the scope of conventional hemostatic tests.</w:t>
      </w:r>
    </w:p>
    <w:p w14:paraId="07521BC7" w14:textId="77777777" w:rsidR="00115D78" w:rsidRPr="006F2924" w:rsidRDefault="00115D78" w:rsidP="006F2924">
      <w:pPr>
        <w:jc w:val="left"/>
      </w:pPr>
    </w:p>
    <w:p w14:paraId="2DF8E628" w14:textId="7A3CAB5B" w:rsidR="006E4797" w:rsidRPr="006F2924" w:rsidRDefault="00551D82" w:rsidP="006F2924">
      <w:pPr>
        <w:jc w:val="left"/>
        <w:rPr>
          <w:color w:val="808080"/>
        </w:rPr>
      </w:pPr>
      <w:r w:rsidRPr="006F2924">
        <w:rPr>
          <w:b/>
        </w:rPr>
        <w:t>ABSTRACT</w:t>
      </w:r>
    </w:p>
    <w:p w14:paraId="72442D56" w14:textId="383AA252" w:rsidR="00115D78" w:rsidRPr="006F2924" w:rsidRDefault="00723E32" w:rsidP="006F2924">
      <w:pPr>
        <w:jc w:val="left"/>
      </w:pPr>
      <w:r w:rsidRPr="006F2924">
        <w:t xml:space="preserve">Thrombin and plasmin both play a central role in hemostasis, regulating coagulation and fibrinolysis, respectively. Conventional hemostatic assays often focus on isolated components or limited phases of hemostasis; for example, activated partial thromboplastin time and prothrombin time evaluate only the initiation of fibrin formation, while factor activity assays assess the function of individual coagulation factors. Although valuable, these assays lack a comprehensive view of the overall process of secondary hemostasis and fibrinolysis, which unfolds dynamically over time. The Nijmegen Hemostasis Assay (NHA) addresses this limitation by enabling simultaneous, time-resolved measurement of thrombin and plasmin generation in a single microplate well. Using two synthetic fluorogenic substrates with distinct excitation and emission spectra and no cross-reactivity, the assay allows accurate quantification of both enzymes in parallel. Hemostasis is initiated in platelet-poor plasma using tissue factor, calcium </w:t>
      </w:r>
      <w:r w:rsidRPr="006F2924">
        <w:lastRenderedPageBreak/>
        <w:t xml:space="preserve">and tissue-type plasminogen activator, and fluorescence is recorded every 30 </w:t>
      </w:r>
      <w:r w:rsidR="00B1748A" w:rsidRPr="006F2924">
        <w:t>s</w:t>
      </w:r>
      <w:r w:rsidRPr="006F2924">
        <w:t xml:space="preserve"> over 70</w:t>
      </w:r>
      <w:r w:rsidR="00A75DA0" w:rsidRPr="006F2924">
        <w:t xml:space="preserve"> </w:t>
      </w:r>
      <w:r w:rsidRPr="006F2924">
        <w:t>min at 37 °C. Enzyme activity curves are generated using calibration standards, from which parameters such as lag time, thrombin potential, fibrin lysis time, and plasmin peak height are derived.</w:t>
      </w:r>
      <w:r w:rsidRPr="006F2924">
        <w:rPr>
          <w:b/>
          <w:bCs/>
        </w:rPr>
        <w:t xml:space="preserve"> </w:t>
      </w:r>
      <w:r w:rsidRPr="006F2924">
        <w:t>The assay reliably captures simultaneous thrombin and plasmin generation with good intra- and inter-assay precision, and detects modulation of coagulation and fibrinolysis by effectors such as heparin, activated protein C, and epsilon-aminocaproic acid. In clinical samples, significantly reduced thrombin generation was observed in patients with coagulation factor deficiencies, while patients with fibrinolytic disorders showed elevated plasmin generation profiles. By combining thrombin and plasmin generation measurements, the NHA provides a comprehensive insight into the hemostatic balance beyond conventional assays. This integrated approach holds promise for research and clinical applications, such as the characterization of hemostatic phenotypes, assessment of bleeding and thrombotic risk, and monitoring of targeted therapeutic interventions.</w:t>
      </w:r>
      <w:r w:rsidR="008A4758" w:rsidRPr="006F2924">
        <w:t xml:space="preserve"> This protocol outlines the NHA procedure </w:t>
      </w:r>
      <w:r w:rsidR="00002137" w:rsidRPr="006F2924">
        <w:t>that aims</w:t>
      </w:r>
      <w:r w:rsidR="008A4758" w:rsidRPr="006F2924">
        <w:t xml:space="preserve"> to enhance the understanding and assessment of hemostatic balance.</w:t>
      </w:r>
    </w:p>
    <w:p w14:paraId="5003B84B" w14:textId="77777777" w:rsidR="00115D78" w:rsidRPr="006F2924" w:rsidRDefault="00115D78" w:rsidP="006F2924">
      <w:pPr>
        <w:jc w:val="left"/>
      </w:pPr>
    </w:p>
    <w:p w14:paraId="0646E204" w14:textId="2582D2BF" w:rsidR="006E4797" w:rsidRPr="006F2924" w:rsidRDefault="00551D82" w:rsidP="006F2924">
      <w:pPr>
        <w:jc w:val="left"/>
      </w:pPr>
      <w:r w:rsidRPr="006F2924">
        <w:rPr>
          <w:b/>
        </w:rPr>
        <w:t>INTRODUCTION</w:t>
      </w:r>
      <w:r w:rsidRPr="006F2924">
        <w:rPr>
          <w:color w:val="808080"/>
        </w:rPr>
        <w:t xml:space="preserve"> </w:t>
      </w:r>
    </w:p>
    <w:p w14:paraId="1FAE332B" w14:textId="2FF0B54D" w:rsidR="00F27017" w:rsidRPr="006F2924" w:rsidRDefault="00F27017" w:rsidP="006F2924">
      <w:pPr>
        <w:jc w:val="left"/>
      </w:pPr>
      <w:r w:rsidRPr="006F2924">
        <w:t>Hemostasis is the result of a dynamic balance between coagulation and fibrinolysis. Thrombin and plasmin are the key enzymes driving these processes: Thrombin converts fibrinogen into fibrin, while plasmin degrades fibrin to dissolve clots. Disruption of this balance can lead to bleeding or thrombotic events</w:t>
      </w:r>
      <w:r w:rsidR="002F5470" w:rsidRPr="006F2924">
        <w:fldChar w:fldCharType="begin">
          <w:fldData xml:space="preserve">PEVuZE5vdGU+PENpdGU+PEF1dGhvcj5DaGFwaW48L0F1dGhvcj48WWVhcj4yMDE1PC9ZZWFyPjxS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</w:fldData>
        </w:fldChar>
      </w:r>
      <w:r w:rsidR="00D07496" w:rsidRPr="006F2924">
        <w:instrText xml:space="preserve"> ADDIN EN.CITE </w:instrText>
      </w:r>
      <w:r w:rsidR="00D07496" w:rsidRPr="006F2924">
        <w:fldChar w:fldCharType="begin">
          <w:fldData xml:space="preserve">PEVuZE5vdGU+PENpdGU+PEF1dGhvcj5DaGFwaW48L0F1dGhvcj48WWVhcj4yMDE1PC9ZZWFyPjxS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</w:fldData>
        </w:fldChar>
      </w:r>
      <w:r w:rsidR="00D07496" w:rsidRPr="006F2924">
        <w:instrText xml:space="preserve"> ADDIN EN.CITE.DATA </w:instrText>
      </w:r>
      <w:r w:rsidR="00D07496" w:rsidRPr="006F2924">
        <w:fldChar w:fldCharType="end"/>
      </w:r>
      <w:r w:rsidR="002F5470" w:rsidRPr="006F2924">
        <w:fldChar w:fldCharType="separate"/>
      </w:r>
      <w:r w:rsidR="00D07496" w:rsidRPr="006F2924">
        <w:rPr>
          <w:noProof/>
          <w:vertAlign w:val="superscript"/>
        </w:rPr>
        <w:t>1,2</w:t>
      </w:r>
      <w:r w:rsidR="002F5470" w:rsidRPr="006F2924">
        <w:fldChar w:fldCharType="end"/>
      </w:r>
      <w:r w:rsidRPr="006F2924">
        <w:t>. However, the laboratory tests used to evaluate hemostasis in clinical practice typically focus on isolated steps of coagulation or fibrinolysis, providing limited insight into the overall hemostatic balance. In patients with a suspected bleeding tendency, routine screening tests such as prothrombin time (PT) and activated partial thromboplastin time (aPTT) are commonly used to screen for coagulation factor deficiencies. However, these assays measure the time to initial fibrin formation and do not capture thrombin generation beyond clotting onset, where most physiologically relevant thrombin activity occurs</w:t>
      </w:r>
      <w:r w:rsidR="00A75DA0" w:rsidRPr="006F2924">
        <w:rPr>
          <w:vertAlign w:val="superscript"/>
        </w:rPr>
        <w:t>1-3</w:t>
      </w:r>
      <w:r w:rsidRPr="006F2924">
        <w:t>. Consequently, they may yield normal results in patients with mild coagulation factor deficiencies</w:t>
      </w:r>
      <w:r w:rsidR="00FD44A1" w:rsidRPr="006F2924">
        <w:rPr>
          <w:vertAlign w:val="superscript"/>
        </w:rPr>
        <w:t>3-8</w:t>
      </w:r>
      <w:r w:rsidRPr="006F2924">
        <w:t>. To identify these specific deficiencies, coagulation factor activity assays are used. While informative for diagnosis, these assays assess individual proteins in isolation and do not reflect the overall hemostatic balance. As a result, in patients with mild deficiencies, factor levels often correlate poorly with the bleeding phenotype</w:t>
      </w:r>
      <w:r w:rsidR="00A75DA0" w:rsidRPr="006F2924">
        <w:rPr>
          <w:vertAlign w:val="superscript"/>
        </w:rPr>
        <w:t>9,10</w:t>
      </w:r>
      <w:r w:rsidRPr="006F2924">
        <w:t>. This complicates clinical risk assessment and the optimization of patient management, including the timing and dosing of therapy, as well as interventions in response to thrombotic or severe hemorrhagic events. These limitations highlight the need for assays that offer a more comprehensive view of the hemostatic process over time and may help bridge the gap between laboratory results and clinical presentation.</w:t>
      </w:r>
    </w:p>
    <w:p w14:paraId="548223A1" w14:textId="544F989F" w:rsidR="00F27017" w:rsidRPr="006F2924" w:rsidRDefault="00F27017" w:rsidP="006F2924">
      <w:pPr>
        <w:jc w:val="left"/>
      </w:pPr>
      <w:r w:rsidRPr="006F2924">
        <w:br/>
        <w:t>The Nijmegen Hemostasis Assay (NHA) was developed to address these limitations by enabling the simultaneous, time-resolved measurement of thrombin and plasmin generation in platelet-poor plasma</w:t>
      </w:r>
      <w:r w:rsidRPr="006F2924">
        <w:fldChar w:fldCharType="begin">
          <w:fldData xml:space="preserve">PEVuZE5vdGU+PENpdGU+PEF1dGhvcj52YW4gR2VmZmVuPC9BdXRob3I+PFllYXI+MjAxMTwvWWVh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</w:fldData>
        </w:fldChar>
      </w:r>
      <w:r w:rsidR="00D07496" w:rsidRPr="006F2924">
        <w:instrText xml:space="preserve"> ADDIN EN.CITE </w:instrText>
      </w:r>
      <w:r w:rsidR="00D07496" w:rsidRPr="006F2924">
        <w:fldChar w:fldCharType="begin">
          <w:fldData xml:space="preserve">PEVuZE5vdGU+PENpdGU+PEF1dGhvcj52YW4gR2VmZmVuPC9BdXRob3I+PFllYXI+MjAxMTwvWWVh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8,9</w:t>
      </w:r>
      <w:r w:rsidRPr="006F2924">
        <w:fldChar w:fldCharType="end"/>
      </w:r>
      <w:r w:rsidRPr="006F2924">
        <w:t xml:space="preserve">. It uses two synthetic fluorogenic substrates with distinct excitation and emission spectra to quantify both enzymes in the same microplate well without cross-reactivity. Enzyme generation curves allow derivation of quantitative parameters that reflect the dynamics of secondary coagulation and fibrinolysis, including lag time, thrombin peak height, fibrin lysis time and plasmin peak height. The NHA provides several advantages over existing </w:t>
      </w:r>
      <w:r w:rsidRPr="006F2924">
        <w:lastRenderedPageBreak/>
        <w:t xml:space="preserve">thrombin generation assays, such as the Calibrated Automated </w:t>
      </w:r>
      <w:proofErr w:type="spellStart"/>
      <w:r w:rsidRPr="006F2924">
        <w:t>Thrombogram</w:t>
      </w:r>
      <w:proofErr w:type="spellEnd"/>
      <w:r w:rsidRPr="006F2924">
        <w:t xml:space="preserve"> (CAT), </w:t>
      </w:r>
      <w:proofErr w:type="spellStart"/>
      <w:r w:rsidRPr="006F2924">
        <w:t>Ceveron</w:t>
      </w:r>
      <w:proofErr w:type="spellEnd"/>
      <w:r w:rsidRPr="006F2924">
        <w:t xml:space="preserve"> s100, and ST Genesia, which provide valuable information on thrombin dynamics but do not assess fibrinolytic activity</w:t>
      </w:r>
      <w:r w:rsidRPr="006F2924">
        <w:fldChar w:fldCharType="begin">
          <w:fldData xml:space="preserve">PEVuZE5vdGU+PENpdGU+PEF1dGhvcj5IZW1rZXI8L0F1dGhvcj48WWVhcj4yMDAyPC9ZZWFyPjxS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</w:fldData>
        </w:fldChar>
      </w:r>
      <w:r w:rsidR="00D07496" w:rsidRPr="006F2924">
        <w:instrText xml:space="preserve"> ADDIN EN.CITE </w:instrText>
      </w:r>
      <w:r w:rsidR="00D07496" w:rsidRPr="006F2924">
        <w:fldChar w:fldCharType="begin">
          <w:fldData xml:space="preserve">PEVuZE5vdGU+PENpdGU+PEF1dGhvcj5IZW1rZXI8L0F1dGhvcj48WWVhcj4yMDAyPC9ZZWFyPjxS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10-13</w:t>
      </w:r>
      <w:r w:rsidRPr="006F2924">
        <w:fldChar w:fldCharType="end"/>
      </w:r>
      <w:r w:rsidRPr="006F2924">
        <w:t>. Clot lysis assays, in turn, capture aspects of fibrinolysis but lack information on thrombin generation</w:t>
      </w:r>
      <w:r w:rsidRPr="006F2924">
        <w:fldChar w:fldCharType="begin"/>
      </w:r>
      <w:r w:rsidR="00D07496" w:rsidRPr="006F2924">
        <w:instrText xml:space="preserve"> ADDIN EN.CITE &lt;EndNote&gt;&lt;Cite&gt;&lt;Author&gt;Valke&lt;/Author&gt;&lt;Year&gt;2022&lt;/Year&gt;&lt;RecNum&gt;83&lt;/RecNum&gt;&lt;DisplayText&gt;&lt;style face="superscript"&gt;14&lt;/style&gt;&lt;/DisplayText&gt;&lt;record&gt;&lt;rec-number&gt;83&lt;/rec-number&gt;&lt;foreign-keys&gt;&lt;key app="EN" db-id="tpxs5tpttasttoev9tj5f9ecrwatxfr25zxs" timestamp="1700587398"&gt;83&lt;/key&gt;&lt;/foreign-keys&gt;&lt;ref-type name="Journal Article"&gt;17&lt;/ref-type&gt;&lt;contributors&gt;&lt;authors&gt;&lt;author&gt;Valke, Llfg&lt;/author&gt;&lt;author&gt;Meijer, D.&lt;/author&gt;&lt;author&gt;Nieuwenhuizen, L.&lt;/author&gt;&lt;author&gt;Laros-van Gorkom, B. A. P.&lt;/author&gt;&lt;author&gt;Blijlevens, N. M. A.&lt;/author&gt;&lt;author&gt;van Heerde, W. L.&lt;/author&gt;&lt;author&gt;Schols, S. E. M.&lt;/author&gt;&lt;/authors&gt;&lt;/contributors&gt;&lt;auth-address&gt;Department of Hematology Radboud University Medical Center Nijmegen The Netherlands.&amp;#xD;Hemophilia Treatment Center Nijmegen-Eindhoven-Maastricht The Netherlands.&amp;#xD;Department of Laboratory Medicine Laboratory of Hematology Radboud University Medical Center Nijmegen The Netherlands.&amp;#xD;Department of Hematology Maxima Medical Center Veldhoven The Netherlands.&amp;#xD;Enzyre BV Novio Tech Campus Nijmegen The Netherlands.&lt;/auth-address&gt;&lt;titles&gt;&lt;title&gt;Fibrinolytic assays in bleeding of unknown cause: Improvement in diagnostic yield&lt;/title&gt;&lt;secondary-title&gt;Res Pract Thromb Haemost&lt;/secondary-title&gt;&lt;/titles&gt;&lt;periodical&gt;&lt;full-title&gt;Res Pract Thromb Haemost&lt;/full-title&gt;&lt;/periodical&gt;&lt;pages&gt;e12681&lt;/pages&gt;&lt;volume&gt;6&lt;/volume&gt;&lt;number&gt;2&lt;/number&gt;&lt;edition&gt;20220315&lt;/edition&gt;&lt;keywords&gt;&lt;keyword&gt;bleeding of unknown cause&lt;/keyword&gt;&lt;keyword&gt;fibrin clot lysis time&lt;/keyword&gt;&lt;keyword&gt;fibrinolysis&lt;/keyword&gt;&lt;keyword&gt;plasminogen activator inhibitor 1&lt;/keyword&gt;&lt;keyword&gt;tissue plasminogen activator&lt;/keyword&gt;&lt;keyword&gt;tranexamic acid&lt;/keyword&gt;&lt;/keywords&gt;&lt;dates&gt;&lt;year&gt;2022&lt;/year&gt;&lt;pub-dates&gt;&lt;date&gt;Feb&lt;/date&gt;&lt;/pub-dates&gt;&lt;/dates&gt;&lt;isbn&gt;2475-0379&lt;/isbn&gt;&lt;accession-num&gt;35316940&lt;/accession-num&gt;&lt;urls&gt;&lt;/urls&gt;&lt;custom2&gt;PMC8922970&lt;/custom2&gt;&lt;electronic-resource-num&gt;10.1002/rth2.12681&lt;/electronic-resource-num&gt;&lt;remote-database-provider&gt;NLM&lt;/remote-database-provider&gt;&lt;language&gt;eng&lt;/language&gt;&lt;/record&gt;&lt;/Cite&gt;&lt;/EndNote&gt;</w:instrText>
      </w:r>
      <w:r w:rsidRPr="006F2924">
        <w:fldChar w:fldCharType="separate"/>
      </w:r>
      <w:r w:rsidR="00D07496" w:rsidRPr="006F2924">
        <w:rPr>
          <w:noProof/>
          <w:vertAlign w:val="superscript"/>
        </w:rPr>
        <w:t>14</w:t>
      </w:r>
      <w:r w:rsidRPr="006F2924">
        <w:fldChar w:fldCharType="end"/>
      </w:r>
      <w:r w:rsidRPr="006F2924">
        <w:t>. This limits their usefulness in evaluating the complex interactions that determine overall hemostatic balance. While some laboratory-developed approaches have combined thrombin and plasmin generation measurements, these typically require separate wells or parallel assays, limiting temporal alignment and throughput</w:t>
      </w:r>
      <w:r w:rsidRPr="006F2924">
        <w:fldChar w:fldCharType="begin"/>
      </w:r>
      <w:r w:rsidR="00D07496" w:rsidRPr="006F2924">
        <w:instrText xml:space="preserve"> ADDIN EN.CITE &lt;EndNote&gt;&lt;Cite&gt;&lt;Author&gt;van Geffen&lt;/Author&gt;&lt;Year&gt;2012&lt;/Year&gt;&lt;RecNum&gt;256&lt;/RecNum&gt;&lt;DisplayText&gt;&lt;style face="superscript"&gt;15&lt;/style&gt;&lt;/DisplayText&gt;&lt;record&gt;&lt;rec-number&gt;256&lt;/rec-number&gt;&lt;foreign-keys&gt;&lt;key app="EN" db-id="tpxs5tpttasttoev9tj5f9ecrwatxfr25zxs" timestamp="1753712680"&gt;256&lt;/key&gt;&lt;/foreign-keys&gt;&lt;ref-type name="Journal Article"&gt;17&lt;/ref-type&gt;&lt;contributors&gt;&lt;authors&gt;&lt;author&gt;van Geffen, M.&lt;/author&gt;&lt;author&gt;van Heerde, W. L.&lt;/author&gt;&lt;/authors&gt;&lt;/contributors&gt;&lt;auth-address&gt;Laboratory of Haematology, department of Laboratory Medicine, Radboud University Nijmegen Medical Centre, Nijmegen, the Netherlands.&lt;/auth-address&gt;&lt;titles&gt;&lt;title&gt;Global haemostasis assays, from bench to bedside&lt;/title&gt;&lt;secondary-title&gt;Thromb Res&lt;/secondary-title&gt;&lt;/titles&gt;&lt;periodical&gt;&lt;full-title&gt;Thrombosis Research&lt;/full-title&gt;&lt;abbr-1&gt;Thromb Res&lt;/abbr-1&gt;&lt;/periodical&gt;&lt;pages&gt;681-7&lt;/pages&gt;&lt;volume&gt;129&lt;/volume&gt;&lt;number&gt;6&lt;/number&gt;&lt;edition&gt;20120104&lt;/edition&gt;&lt;keywords&gt;&lt;keyword&gt;Blood Coagulation Disorders/blood/*diagnosis&lt;/keyword&gt;&lt;keyword&gt;Blood Coagulation Tests/*methods&lt;/keyword&gt;&lt;keyword&gt;Fibrinolysin/analysis/biosynthesis&lt;/keyword&gt;&lt;keyword&gt;Fibrinolysis/physiology&lt;/keyword&gt;&lt;keyword&gt;Hemostasis/*physiology&lt;/keyword&gt;&lt;keyword&gt;Humans&lt;/keyword&gt;&lt;keyword&gt;Thrombelastography&lt;/keyword&gt;&lt;keyword&gt;Thrombin/analysis/biosynthesis&lt;/keyword&gt;&lt;/keywords&gt;&lt;dates&gt;&lt;year&gt;2012&lt;/year&gt;&lt;pub-dates&gt;&lt;date&gt;Jun&lt;/date&gt;&lt;/pub-dates&gt;&lt;/dates&gt;&lt;isbn&gt;0049-3848&lt;/isbn&gt;&lt;accession-num&gt;22221936&lt;/accession-num&gt;&lt;urls&gt;&lt;/urls&gt;&lt;electronic-resource-num&gt;10.1016/j.thromres.2011.12.006&lt;/electronic-resource-num&gt;&lt;remote-database-provider&gt;NLM&lt;/remote-database-provider&gt;&lt;language&gt;eng&lt;/language&gt;&lt;/record&gt;&lt;/Cite&gt;&lt;/EndNote&gt;</w:instrText>
      </w:r>
      <w:r w:rsidRPr="006F2924">
        <w:fldChar w:fldCharType="separate"/>
      </w:r>
      <w:r w:rsidR="00D07496" w:rsidRPr="006F2924">
        <w:rPr>
          <w:noProof/>
          <w:vertAlign w:val="superscript"/>
        </w:rPr>
        <w:t>15</w:t>
      </w:r>
      <w:r w:rsidRPr="006F2924">
        <w:fldChar w:fldCharType="end"/>
      </w:r>
      <w:r w:rsidRPr="006F2924">
        <w:t xml:space="preserve">. Global assays such as </w:t>
      </w:r>
      <w:proofErr w:type="spellStart"/>
      <w:r w:rsidRPr="006F2924">
        <w:t>thromboelastography</w:t>
      </w:r>
      <w:proofErr w:type="spellEnd"/>
      <w:r w:rsidRPr="006F2924">
        <w:t xml:space="preserve"> (TEG) and rotational </w:t>
      </w:r>
      <w:proofErr w:type="spellStart"/>
      <w:r w:rsidRPr="006F2924">
        <w:t>thromboelastometry</w:t>
      </w:r>
      <w:proofErr w:type="spellEnd"/>
      <w:r w:rsidRPr="006F2924">
        <w:t xml:space="preserve"> (ROTEM) provide complementary information by capturing primary hemostasis, secondary coagulation, and fibrinolysis</w:t>
      </w:r>
      <w:r w:rsidRPr="006F2924">
        <w:fldChar w:fldCharType="begin">
          <w:fldData xml:space="preserve">PEVuZE5vdGU+PENpdGU+PEF1dGhvcj5MdWRkaW5ndG9uPC9BdXRob3I+PFllYXI+MjAwNTwvWWVh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</w:fldData>
        </w:fldChar>
      </w:r>
      <w:r w:rsidR="00D07496" w:rsidRPr="006F2924">
        <w:instrText xml:space="preserve"> ADDIN EN.CITE </w:instrText>
      </w:r>
      <w:r w:rsidR="00D07496" w:rsidRPr="006F2924">
        <w:fldChar w:fldCharType="begin">
          <w:fldData xml:space="preserve">PEVuZE5vdGU+PENpdGU+PEF1dGhvcj5MdWRkaW5ndG9uPC9BdXRob3I+PFllYXI+MjAwNTwvWWVh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16,17</w:t>
      </w:r>
      <w:r w:rsidRPr="006F2924">
        <w:fldChar w:fldCharType="end"/>
      </w:r>
      <w:r w:rsidRPr="006F2924">
        <w:t>. Flow chamber systems represent another emerging yet experimental approach to assess total hemostasis under flow conditions</w:t>
      </w:r>
      <w:r w:rsidRPr="006F2924">
        <w:fldChar w:fldCharType="begin"/>
      </w:r>
      <w:r w:rsidR="00D07496" w:rsidRPr="006F2924">
        <w:instrText xml:space="preserve"> ADDIN EN.CITE &lt;EndNote&gt;&lt;Cite&gt;&lt;Author&gt;Schoeman&lt;/Author&gt;&lt;Year&gt;2017&lt;/Year&gt;&lt;RecNum&gt;269&lt;/RecNum&gt;&lt;DisplayText&gt;&lt;style face="superscript"&gt;18&lt;/style&gt;&lt;/DisplayText&gt;&lt;record&gt;&lt;rec-number&gt;269&lt;/rec-number&gt;&lt;foreign-keys&gt;&lt;key app="EN" db-id="tpxs5tpttasttoev9tj5f9ecrwatxfr25zxs" timestamp="1756998262"&gt;269&lt;/key&gt;&lt;/foreign-keys&gt;&lt;ref-type name="Journal Article"&gt;17&lt;/ref-type&gt;&lt;contributors&gt;&lt;authors&gt;&lt;author&gt;Schoeman, R. M.&lt;/author&gt;&lt;author&gt;Lehmann, M.&lt;/author&gt;&lt;author&gt;Neeves, K. B.&lt;/author&gt;&lt;/authors&gt;&lt;/contributors&gt;&lt;auth-address&gt;a Chemical and Biological Engineering Department , Colorado School of Mines , Golden , CO , USA.&amp;#xD;b Pediatrics, University of Colorado , Denver , CO , USA.&lt;/auth-address&gt;&lt;titles&gt;&lt;title&gt;Flow chamber and microfluidic approaches for measuring thrombus formation in genetic bleeding disorders&lt;/title&gt;&lt;secondary-title&gt;Platelets&lt;/secondary-title&gt;&lt;/titles&gt;&lt;periodical&gt;&lt;full-title&gt;Platelets&lt;/full-title&gt;&lt;abbr-1&gt;Platelets&lt;/abbr-1&gt;&lt;/periodical&gt;&lt;pages&gt;463-471&lt;/pages&gt;&lt;volume&gt;28&lt;/volume&gt;&lt;number&gt;5&lt;/number&gt;&lt;edition&gt;20170522&lt;/edition&gt;&lt;keywords&gt;&lt;keyword&gt;Animals&lt;/keyword&gt;&lt;keyword&gt;Genetic Diseases, Inborn/genetics/*metabolism/pathology/physiopathology&lt;/keyword&gt;&lt;keyword&gt;Hemorrhage/genetics/*metabolism/pathology/physiopathology&lt;/keyword&gt;&lt;keyword&gt;Humans&lt;/keyword&gt;&lt;keyword&gt;*Lab-On-A-Chip Devices&lt;/keyword&gt;&lt;keyword&gt;Microfluidic Analytical Techniques/*methods&lt;/keyword&gt;&lt;keyword&gt;Thrombosis/genetics/*metabolism/pathology/physiopathology&lt;/keyword&gt;&lt;keyword&gt;Biorheology&lt;/keyword&gt;&lt;keyword&gt;coagulation&lt;/keyword&gt;&lt;keyword&gt;microfluidics&lt;/keyword&gt;&lt;keyword&gt;platelets&lt;/keyword&gt;&lt;/keywords&gt;&lt;dates&gt;&lt;year&gt;2017&lt;/year&gt;&lt;pub-dates&gt;&lt;date&gt;Jul&lt;/date&gt;&lt;/pub-dates&gt;&lt;/dates&gt;&lt;isbn&gt;0953-7104 (Print)&amp;#xD;0953-7104&lt;/isbn&gt;&lt;accession-num&gt;28532218&lt;/accession-num&gt;&lt;urls&gt;&lt;/urls&gt;&lt;custom2&gt;PMC6131111&lt;/custom2&gt;&lt;custom6&gt;NIHMS1504742&lt;/custom6&gt;&lt;electronic-resource-num&gt;10.1080/09537104.2017.1306042&lt;/electronic-resource-num&gt;&lt;remote-database-provider&gt;NLM&lt;/remote-database-provider&gt;&lt;language&gt;eng&lt;/language&gt;&lt;/record&gt;&lt;/Cite&gt;&lt;/EndNote&gt;</w:instrText>
      </w:r>
      <w:r w:rsidRPr="006F2924">
        <w:fldChar w:fldCharType="separate"/>
      </w:r>
      <w:r w:rsidR="00D07496" w:rsidRPr="006F2924">
        <w:rPr>
          <w:noProof/>
          <w:vertAlign w:val="superscript"/>
        </w:rPr>
        <w:t>18</w:t>
      </w:r>
      <w:r w:rsidRPr="006F2924">
        <w:fldChar w:fldCharType="end"/>
      </w:r>
      <w:r w:rsidRPr="006F2924">
        <w:t>. While these global assays offer a broader physiological context, they are generally less sensitive to mild bleeding disorders</w:t>
      </w:r>
      <w:r w:rsidRPr="006F2924">
        <w:fldChar w:fldCharType="begin">
          <w:fldData xml:space="preserve">PEVuZE5vdGU+PENpdGU+PEF1dGhvcj5CYXZpbmNrPC9BdXRob3I+PFllYXI+MjAyNTwvWWVhcj48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</w:fldData>
        </w:fldChar>
      </w:r>
      <w:r w:rsidR="00D07496" w:rsidRPr="006F2924">
        <w:instrText xml:space="preserve"> ADDIN EN.CITE </w:instrText>
      </w:r>
      <w:r w:rsidR="00D07496" w:rsidRPr="006F2924">
        <w:fldChar w:fldCharType="begin">
          <w:fldData xml:space="preserve">PEVuZE5vdGU+PENpdGU+PEF1dGhvcj5CYXZpbmNrPC9BdXRob3I+PFllYXI+MjAyNTwvWWVhcj48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19-21</w:t>
      </w:r>
      <w:r w:rsidRPr="006F2924">
        <w:fldChar w:fldCharType="end"/>
      </w:r>
      <w:r w:rsidRPr="006F2924">
        <w:t>. By simultaneously measuring thrombin and plasmin generation in the same reaction well, the NHA combines the sensitivity of conventional TGAs with the integrated view of global assays, enabling direct assessment of secondary hemostasis, fibrinolysis and their interactions.</w:t>
      </w:r>
    </w:p>
    <w:p w14:paraId="2065BB87" w14:textId="696B3478" w:rsidR="00115D78" w:rsidRPr="006F2924" w:rsidRDefault="00F27017" w:rsidP="006F2924">
      <w:pPr>
        <w:jc w:val="left"/>
      </w:pPr>
      <w:r w:rsidRPr="006F2924">
        <w:br/>
        <w:t>Thrombin generation assays have already shown considerable promise for translational applications, such as individualized bleeding and thrombotic risk profiling and therapy monitoring</w:t>
      </w:r>
      <w:r w:rsidRPr="006F2924">
        <w:fldChar w:fldCharType="begin">
          <w:fldData xml:space="preserve">PEVuZE5vdGU+PENpdGU+PEF1dGhvcj5aZWthdmF0PC9BdXRob3I+PFllYXI+MjAxNDwvWWVhcj48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</w:fldData>
        </w:fldChar>
      </w:r>
      <w:r w:rsidR="00D07496" w:rsidRPr="006F2924">
        <w:instrText xml:space="preserve"> ADDIN EN.CITE </w:instrText>
      </w:r>
      <w:r w:rsidR="00D07496" w:rsidRPr="006F2924">
        <w:fldChar w:fldCharType="begin">
          <w:fldData xml:space="preserve">PEVuZE5vdGU+PENpdGU+PEF1dGhvcj5aZWthdmF0PC9BdXRob3I+PFllYXI+MjAxNDwvWWVhcj48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22-25</w:t>
      </w:r>
      <w:r w:rsidRPr="006F2924">
        <w:fldChar w:fldCharType="end"/>
      </w:r>
      <w:r w:rsidRPr="006F2924">
        <w:t xml:space="preserve">. In clinical research, the NHA has demonstrated reduced thrombin generation in patients with hemophilia A, hemophilia B, and rare coagulation factor deficiencies, as well as elevated plasmin generation in </w:t>
      </w:r>
      <w:proofErr w:type="spellStart"/>
      <w:r w:rsidRPr="006F2924">
        <w:t>hyperfibrinolytic</w:t>
      </w:r>
      <w:proofErr w:type="spellEnd"/>
      <w:r w:rsidRPr="006F2924">
        <w:t xml:space="preserve"> conditions such as α2-antiplasmin deficiency</w:t>
      </w:r>
      <w:r w:rsidRPr="006F2924">
        <w:fldChar w:fldCharType="begin">
          <w:fldData xml:space="preserve">PEVuZE5vdGU+PENpdGU+PEF1dGhvcj5WZXJoYWdlbjwvQXV0aG9yPjxZZWFyPjIwMjM8L1llYXI+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</w:fldData>
        </w:fldChar>
      </w:r>
      <w:r w:rsidR="00D07496" w:rsidRPr="006F2924">
        <w:instrText xml:space="preserve"> ADDIN EN.CITE </w:instrText>
      </w:r>
      <w:r w:rsidR="00D07496" w:rsidRPr="006F2924">
        <w:fldChar w:fldCharType="begin">
          <w:fldData xml:space="preserve">PEVuZE5vdGU+PENpdGU+PEF1dGhvcj5WZXJoYWdlbjwvQXV0aG9yPjxZZWFyPjIwMjM8L1llYXI+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26-29</w:t>
      </w:r>
      <w:r w:rsidRPr="006F2924">
        <w:fldChar w:fldCharType="end"/>
      </w:r>
      <w:r w:rsidRPr="006F2924">
        <w:t>. Differences in both pathways have also been observed in patients with hypofibrinogenemia, a disorder associated with both bleeding and an increased risk of thrombosis. In this population, lower fibrinogen levels correlated with reduced plasmin generation, likely due to the lack of plasminogen-binding sites, while patients with a history of thrombosis showed increased thrombin generation</w:t>
      </w:r>
      <w:r w:rsidRPr="006F2924">
        <w:fldChar w:fldCharType="begin">
          <w:fldData xml:space="preserve">PEVuZE5vdGU+PENpdGU+PEF1dGhvcj5IYWlzbWE8L0F1dGhvcj48WWVhcj4yMDI1PC9ZZWFyPjxS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</w:fldData>
        </w:fldChar>
      </w:r>
      <w:r w:rsidR="00D07496" w:rsidRPr="006F2924">
        <w:instrText xml:space="preserve"> ADDIN EN.CITE </w:instrText>
      </w:r>
      <w:r w:rsidR="00D07496" w:rsidRPr="006F2924">
        <w:fldChar w:fldCharType="begin">
          <w:fldData xml:space="preserve">PEVuZE5vdGU+PENpdGU+PEF1dGhvcj5IYWlzbWE8L0F1dGhvcj48WWVhcj4yMDI1PC9ZZWFyPjxS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30</w:t>
      </w:r>
      <w:r w:rsidRPr="006F2924">
        <w:fldChar w:fldCharType="end"/>
      </w:r>
      <w:r w:rsidRPr="006F2924">
        <w:t>. Additionally, the assay detects the effects of therapeutic agents, including anticoagulants, procoagulants, and antifibrinolytics</w:t>
      </w:r>
      <w:r w:rsidRPr="006F2924">
        <w:fldChar w:fldCharType="begin">
          <w:fldData xml:space="preserve">PEVuZE5vdGU+PENpdGU+PEF1dGhvcj52YW4gR2VmZmVuPC9BdXRob3I+PFllYXI+MjAxMTwvWWVh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</w:fldData>
        </w:fldChar>
      </w:r>
      <w:r w:rsidR="00D07496" w:rsidRPr="006F2924">
        <w:instrText xml:space="preserve"> ADDIN EN.CITE </w:instrText>
      </w:r>
      <w:r w:rsidR="00D07496" w:rsidRPr="006F2924">
        <w:fldChar w:fldCharType="begin">
          <w:fldData xml:space="preserve">PEVuZE5vdGU+PENpdGU+PEF1dGhvcj52YW4gR2VmZmVuPC9BdXRob3I+PFllYXI+MjAxMTwvWWVh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8</w:t>
      </w:r>
      <w:r w:rsidRPr="006F2924">
        <w:fldChar w:fldCharType="end"/>
      </w:r>
      <w:r w:rsidRPr="006F2924">
        <w:t>. In a previous study, we proposed a standardization and normalization approach to improve reproducibility and enable comparison of results across runs and laboratories, an essential step towards clinical implementation</w:t>
      </w:r>
      <w:r w:rsidRPr="006F2924">
        <w:fldChar w:fldCharType="begin">
          <w:fldData xml:space="preserve">PEVuZE5vdGU+PENpdGU+PEF1dGhvcj5IYWlzbWE8L0F1dGhvcj48WWVhcj4yMDI0PC9ZZWFyPjxS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JlbmUu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ldmVsaWVuLnZlcndvZXJkQHJhZGJvdWR1bWMubmwuJiN4RDtIZW1vcGhpbGlhIFRyZWF0bWVu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zYW5uYS5yaWpwbWFAcmFkYm91ZHVtYy5ubC4mI3hEO0hlbW9waGlsaWEgVHJlYXRtZW50IENl
bnRlciBOaWptZWdlbi1FaW5kaG92ZW4tTWFhc3RyaWNodCwgR2VlcnQgR3Jvb3RlcGxlaW4gWnVp
ZCAxMCwgNTQyNSBHQSBOaWptZWdlbiwgdGhlIE5ldGhlcmxhbmRzOyB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l2b25u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0aHJvbXJlcy4yMDI0LjEwOTA0NTwvZWxlY3Ryb25pYy1yZXNvdXJj
ZS1udW0+PHJlbW90ZS1kYXRhYmFzZS1wcm92aWRlcj5OTE08L3JlbW90ZS1kYXRhYmFzZS1wcm92
aWRlcj48bGFuZ3VhZ2U+ZW5nPC9sYW5ndWFnZT48L3JlY29yZD48L0NpdGU+PC9FbmROb3RlPn==
</w:fldData>
        </w:fldChar>
      </w:r>
      <w:r w:rsidR="00D07496" w:rsidRPr="006F2924">
        <w:instrText xml:space="preserve"> ADDIN EN.CITE </w:instrText>
      </w:r>
      <w:r w:rsidR="00D07496" w:rsidRPr="006F2924">
        <w:fldChar w:fldCharType="begin">
          <w:fldData xml:space="preserve">PEVuZE5vdGU+PENpdGU+PEF1dGhvcj5IYWlzbWE8L0F1dGhvcj48WWVhcj4yMDI0PC9ZZWFyPjxS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JlbmUu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ldmVsaWVuLnZlcndvZXJkQHJhZGJvdWR1bWMubmwuJiN4RDtIZW1vcGhpbGlhIFRyZWF0bWVu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zYW5uYS5yaWpwbWFAcmFkYm91ZHVtYy5ubC4mI3hEO0hlbW9waGlsaWEgVHJlYXRtZW50IENl
bnRlciBOaWptZWdlbi1FaW5kaG92ZW4tTWFhc3RyaWNodCwgR2VlcnQgR3Jvb3RlcGxlaW4gWnVp
ZCAxMCwgNTQyNSBHQSBOaWptZWdlbiwgdGhlIE5ldGhlcmxhbmRzOyB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l2b25u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0aHJvbXJlcy4yMDI0LjEwOTA0NTwvZWxlY3Ryb25pYy1yZXNvdXJj
ZS1udW0+PHJlbW90ZS1kYXRhYmFzZS1wcm92aWRlcj5OTE08L3JlbW90ZS1kYXRhYmFzZS1wcm92
aWRlcj48bGFuZ3VhZ2U+ZW5nPC9sYW5ndWFnZT48L3JlY29yZD48L0NpdGU+PC9FbmROb3RlPn==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28</w:t>
      </w:r>
      <w:r w:rsidRPr="006F2924">
        <w:fldChar w:fldCharType="end"/>
      </w:r>
      <w:r w:rsidRPr="006F2924">
        <w:t>. This protocol outlines the full procedure and analytical approach of the NHA for implementation in clinical research or translational settings.</w:t>
      </w:r>
    </w:p>
    <w:p w14:paraId="246F90A8" w14:textId="77777777" w:rsidR="00115D78" w:rsidRPr="006F2924" w:rsidRDefault="00115D78" w:rsidP="006F2924">
      <w:pPr>
        <w:jc w:val="left"/>
        <w:rPr>
          <w:b/>
        </w:rPr>
      </w:pPr>
    </w:p>
    <w:p w14:paraId="705BF45A" w14:textId="3F1FF329" w:rsidR="00286784" w:rsidRPr="006F2924" w:rsidRDefault="00551D82" w:rsidP="006F2924">
      <w:pPr>
        <w:jc w:val="left"/>
        <w:rPr>
          <w:color w:val="808080"/>
        </w:rPr>
      </w:pPr>
      <w:r w:rsidRPr="006F2924">
        <w:rPr>
          <w:b/>
        </w:rPr>
        <w:t>PROTOCOL</w:t>
      </w:r>
    </w:p>
    <w:p w14:paraId="12BA2565" w14:textId="77777777" w:rsidR="00286784" w:rsidRPr="006F2924" w:rsidRDefault="00286784" w:rsidP="006F2924">
      <w:pPr>
        <w:jc w:val="left"/>
      </w:pPr>
      <w:r w:rsidRPr="006F2924">
        <w:t>All procedures involving human plasma samples were conducted in accordance with institutional guidelines and approved by the medical ethics committee of Arnhem-Nijmegen. Written informed consent was obtained from all donors prior to sample collection.</w:t>
      </w:r>
      <w:r w:rsidRPr="006F2924">
        <w:br/>
      </w:r>
    </w:p>
    <w:p w14:paraId="0A39618C" w14:textId="447C667F" w:rsidR="00286784" w:rsidRPr="006F2924" w:rsidRDefault="00286784" w:rsidP="006F2924">
      <w:pPr>
        <w:pStyle w:val="Lijstalinea"/>
        <w:numPr>
          <w:ilvl w:val="0"/>
          <w:numId w:val="40"/>
        </w:numPr>
        <w:spacing w:after="0" w:line="240" w:lineRule="auto"/>
        <w:ind w:left="0" w:firstLine="0"/>
        <w:contextualSpacing w:val="0"/>
        <w:rPr>
          <w:rFonts w:ascii="Calibri" w:hAnsi="Calibri" w:cs="Calibri"/>
          <w:b/>
          <w:bCs/>
          <w:sz w:val="24"/>
          <w:szCs w:val="24"/>
        </w:rPr>
      </w:pPr>
      <w:r w:rsidRPr="006F2924">
        <w:rPr>
          <w:rFonts w:ascii="Calibri" w:hAnsi="Calibri" w:cs="Calibri"/>
          <w:b/>
          <w:bCs/>
          <w:sz w:val="24"/>
          <w:szCs w:val="24"/>
        </w:rPr>
        <w:t>Preparation of buffers, reagents and plasma samples</w:t>
      </w:r>
    </w:p>
    <w:p w14:paraId="1776F3EF" w14:textId="77777777" w:rsidR="00A75DA0" w:rsidRPr="006F2924" w:rsidRDefault="00A75DA0" w:rsidP="006F2924">
      <w:pPr>
        <w:pStyle w:val="Lijstalinea"/>
        <w:spacing w:after="0" w:line="240" w:lineRule="auto"/>
        <w:ind w:left="0"/>
        <w:contextualSpacing w:val="0"/>
        <w:rPr>
          <w:rFonts w:ascii="Calibri" w:hAnsi="Calibri" w:cs="Calibri"/>
          <w:b/>
          <w:bCs/>
          <w:sz w:val="24"/>
          <w:szCs w:val="24"/>
        </w:rPr>
      </w:pPr>
    </w:p>
    <w:p w14:paraId="565FE0C5" w14:textId="77777777" w:rsidR="00286784" w:rsidRPr="006F2924" w:rsidRDefault="00286784" w:rsidP="006F2924">
      <w:pPr>
        <w:pStyle w:val="Lijstalinea"/>
        <w:numPr>
          <w:ilvl w:val="1"/>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buffer solutions</w:t>
      </w:r>
    </w:p>
    <w:p w14:paraId="664456E4" w14:textId="77777777" w:rsidR="00A75DA0" w:rsidRPr="006F2924" w:rsidRDefault="00A75DA0" w:rsidP="006F2924">
      <w:pPr>
        <w:pStyle w:val="Lijstalinea"/>
        <w:spacing w:after="0" w:line="240" w:lineRule="auto"/>
        <w:ind w:left="0"/>
        <w:contextualSpacing w:val="0"/>
        <w:rPr>
          <w:rFonts w:ascii="Calibri" w:hAnsi="Calibri" w:cs="Calibri"/>
          <w:sz w:val="24"/>
          <w:szCs w:val="24"/>
        </w:rPr>
      </w:pPr>
    </w:p>
    <w:p w14:paraId="373EC626"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Weigh 1.2 g Tris (p.a.) and dissolve in 180 mL of 0.9% NaCl.</w:t>
      </w:r>
    </w:p>
    <w:p w14:paraId="792E6F6D" w14:textId="77777777" w:rsidR="00190278" w:rsidRPr="006F2924" w:rsidRDefault="00190278" w:rsidP="006F2924">
      <w:pPr>
        <w:pStyle w:val="Lijstalinea"/>
        <w:spacing w:after="0" w:line="240" w:lineRule="auto"/>
        <w:ind w:left="0"/>
        <w:contextualSpacing w:val="0"/>
        <w:rPr>
          <w:rFonts w:ascii="Calibri" w:hAnsi="Calibri" w:cs="Calibri"/>
          <w:sz w:val="24"/>
          <w:szCs w:val="24"/>
        </w:rPr>
      </w:pPr>
    </w:p>
    <w:p w14:paraId="7E447ECF"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djust the pH to 7.4 using HCl.</w:t>
      </w:r>
    </w:p>
    <w:p w14:paraId="06F33548" w14:textId="77777777" w:rsidR="00190278" w:rsidRPr="006F2924" w:rsidRDefault="00190278" w:rsidP="006F2924"/>
    <w:p w14:paraId="24C1D7B1" w14:textId="3E774964"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Bring the final volume to 200 mL with 0.9% NaCl to obtain 50 mM Tris–150 mM NaCl buffer (TBS).</w:t>
      </w:r>
    </w:p>
    <w:p w14:paraId="07BF1C8C" w14:textId="77777777" w:rsidR="00190278" w:rsidRPr="006F2924" w:rsidRDefault="00190278" w:rsidP="006F2924"/>
    <w:p w14:paraId="3B7C6AF5"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liquot the TBS into two 50 mL tubes.</w:t>
      </w:r>
    </w:p>
    <w:p w14:paraId="151FF4DD" w14:textId="77777777" w:rsidR="00190278" w:rsidRPr="006F2924" w:rsidRDefault="00190278" w:rsidP="006F2924"/>
    <w:p w14:paraId="2F2001B0" w14:textId="0594024C"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 xml:space="preserve">Use the remaining 100 mL TBS to prepare the calcium-containing buffer. Dissolve 7.34 g </w:t>
      </w:r>
      <w:proofErr w:type="spellStart"/>
      <w:r w:rsidRPr="006F2924">
        <w:rPr>
          <w:rFonts w:ascii="Calibri" w:hAnsi="Calibri" w:cs="Calibri"/>
          <w:sz w:val="24"/>
          <w:szCs w:val="24"/>
        </w:rPr>
        <w:t>CaCl</w:t>
      </w:r>
      <w:proofErr w:type="spellEnd"/>
      <w:r w:rsidRPr="006F2924">
        <w:rPr>
          <w:rFonts w:ascii="Calibri" w:hAnsi="Calibri" w:cs="Calibri"/>
          <w:sz w:val="24"/>
          <w:szCs w:val="24"/>
        </w:rPr>
        <w:t xml:space="preserve">₂·2H₂O in 100 mL </w:t>
      </w:r>
      <w:r w:rsidR="00190278" w:rsidRPr="006F2924">
        <w:rPr>
          <w:rFonts w:ascii="Calibri" w:hAnsi="Calibri" w:cs="Calibri"/>
          <w:sz w:val="24"/>
          <w:szCs w:val="24"/>
        </w:rPr>
        <w:t xml:space="preserve">of </w:t>
      </w:r>
      <w:r w:rsidRPr="006F2924">
        <w:rPr>
          <w:rFonts w:ascii="Calibri" w:hAnsi="Calibri" w:cs="Calibri"/>
          <w:sz w:val="24"/>
          <w:szCs w:val="24"/>
        </w:rPr>
        <w:t>TBS to obtain Tris-NaCl-</w:t>
      </w:r>
      <w:proofErr w:type="spellStart"/>
      <w:r w:rsidRPr="006F2924">
        <w:rPr>
          <w:rFonts w:ascii="Calibri" w:hAnsi="Calibri" w:cs="Calibri"/>
          <w:sz w:val="24"/>
          <w:szCs w:val="24"/>
        </w:rPr>
        <w:t>CaCl</w:t>
      </w:r>
      <w:proofErr w:type="spellEnd"/>
      <w:r w:rsidRPr="006F2924">
        <w:rPr>
          <w:rFonts w:ascii="Calibri" w:hAnsi="Calibri" w:cs="Calibri"/>
          <w:sz w:val="24"/>
          <w:szCs w:val="24"/>
        </w:rPr>
        <w:t>₂ buffer (TBS-Ca, pH 7.4).</w:t>
      </w:r>
    </w:p>
    <w:p w14:paraId="556E3C7D" w14:textId="77777777" w:rsidR="00190278" w:rsidRPr="006F2924" w:rsidRDefault="00190278" w:rsidP="006F2924"/>
    <w:p w14:paraId="79ED77C1"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liquot the TBS-Ca into two 50 mL tubes.</w:t>
      </w:r>
    </w:p>
    <w:p w14:paraId="33625EDC" w14:textId="77777777" w:rsidR="00190278" w:rsidRPr="006F2924" w:rsidRDefault="00190278" w:rsidP="006F2924"/>
    <w:p w14:paraId="26181782"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Store both buffers at 4 °C and use within one week.</w:t>
      </w:r>
    </w:p>
    <w:p w14:paraId="054A9B64" w14:textId="77777777" w:rsidR="00286784" w:rsidRPr="006F2924" w:rsidRDefault="00286784" w:rsidP="006F2924">
      <w:pPr>
        <w:jc w:val="left"/>
        <w:rPr>
          <w:i/>
          <w:iCs/>
        </w:rPr>
      </w:pPr>
    </w:p>
    <w:p w14:paraId="1A37F18B" w14:textId="77777777" w:rsidR="00286784" w:rsidRPr="006F2924" w:rsidRDefault="00286784" w:rsidP="006F2924">
      <w:pPr>
        <w:pStyle w:val="Lijstalinea"/>
        <w:numPr>
          <w:ilvl w:val="1"/>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fluorogenic substrates</w:t>
      </w:r>
    </w:p>
    <w:p w14:paraId="3F9541E4" w14:textId="77777777" w:rsidR="00190278" w:rsidRPr="006F2924" w:rsidRDefault="00190278" w:rsidP="006F2924">
      <w:pPr>
        <w:pStyle w:val="Lijstalinea"/>
        <w:spacing w:after="0" w:line="240" w:lineRule="auto"/>
        <w:ind w:left="0"/>
        <w:contextualSpacing w:val="0"/>
        <w:rPr>
          <w:rFonts w:ascii="Calibri" w:hAnsi="Calibri" w:cs="Calibri"/>
          <w:sz w:val="24"/>
          <w:szCs w:val="24"/>
        </w:rPr>
      </w:pPr>
    </w:p>
    <w:p w14:paraId="6F3A2D65"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Dissolve 53.2 mg of the thrombin substrate (</w:t>
      </w:r>
      <w:proofErr w:type="spellStart"/>
      <w:r w:rsidRPr="006F2924">
        <w:rPr>
          <w:rFonts w:ascii="Calibri" w:hAnsi="Calibri" w:cs="Calibri"/>
          <w:sz w:val="24"/>
          <w:szCs w:val="24"/>
        </w:rPr>
        <w:t>Bz</w:t>
      </w:r>
      <w:proofErr w:type="spellEnd"/>
      <w:r w:rsidRPr="006F2924">
        <w:rPr>
          <w:rFonts w:ascii="Calibri" w:hAnsi="Calibri" w:cs="Calibri"/>
          <w:sz w:val="24"/>
          <w:szCs w:val="24"/>
        </w:rPr>
        <w:t>-beta-Ala-Gly-Arg-AMC) in 4 mL of Tris-NaCl buffer.</w:t>
      </w:r>
    </w:p>
    <w:p w14:paraId="549FC1F1" w14:textId="77777777" w:rsidR="00190278" w:rsidRPr="006F2924" w:rsidRDefault="00190278" w:rsidP="006F2924">
      <w:pPr>
        <w:pStyle w:val="Lijstalinea"/>
        <w:spacing w:after="0" w:line="240" w:lineRule="auto"/>
        <w:ind w:left="0"/>
        <w:contextualSpacing w:val="0"/>
        <w:rPr>
          <w:rFonts w:ascii="Calibri" w:hAnsi="Calibri" w:cs="Calibri"/>
          <w:sz w:val="24"/>
          <w:szCs w:val="24"/>
        </w:rPr>
      </w:pPr>
    </w:p>
    <w:p w14:paraId="25EC7BF8" w14:textId="77777777" w:rsidR="00286784" w:rsidRPr="006F2924" w:rsidRDefault="00286784" w:rsidP="006F2924">
      <w:pPr>
        <w:jc w:val="left"/>
      </w:pPr>
      <w:r w:rsidRPr="006F2924">
        <w:t>NOTE: The box contains a leaflet with a certificate of analysis. The volume of buffer to add depends on the specified concentration and should be adjusted so that 1 µL of added human thrombin in 120 µL reagent yields a final concentration of 76 nmol/L.</w:t>
      </w:r>
    </w:p>
    <w:p w14:paraId="6384ECFD" w14:textId="77777777" w:rsidR="00190278" w:rsidRPr="006F2924" w:rsidRDefault="00190278" w:rsidP="006F2924">
      <w:pPr>
        <w:jc w:val="left"/>
      </w:pPr>
    </w:p>
    <w:p w14:paraId="7C5CB1BB"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liquot 100 µL in Eppendorf tubes and store at −80 °C.</w:t>
      </w:r>
    </w:p>
    <w:p w14:paraId="5501453C" w14:textId="77777777" w:rsidR="00190278" w:rsidRPr="006F2924" w:rsidRDefault="00190278" w:rsidP="006F2924">
      <w:pPr>
        <w:pStyle w:val="Lijstalinea"/>
        <w:spacing w:after="0" w:line="240" w:lineRule="auto"/>
        <w:ind w:left="0"/>
        <w:contextualSpacing w:val="0"/>
        <w:rPr>
          <w:rFonts w:ascii="Calibri" w:hAnsi="Calibri" w:cs="Calibri"/>
          <w:sz w:val="24"/>
          <w:szCs w:val="24"/>
        </w:rPr>
      </w:pPr>
    </w:p>
    <w:p w14:paraId="0B1B4E92" w14:textId="31A882B5"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Thaw an aliquot of thrombin</w:t>
      </w:r>
      <w:r w:rsidR="00A57056" w:rsidRPr="006F2924">
        <w:rPr>
          <w:rFonts w:ascii="Calibri" w:hAnsi="Calibri" w:cs="Calibri"/>
          <w:sz w:val="24"/>
          <w:szCs w:val="24"/>
        </w:rPr>
        <w:t>-</w:t>
      </w:r>
      <w:r w:rsidRPr="006F2924">
        <w:rPr>
          <w:rFonts w:ascii="Calibri" w:hAnsi="Calibri" w:cs="Calibri"/>
          <w:sz w:val="24"/>
          <w:szCs w:val="24"/>
        </w:rPr>
        <w:t xml:space="preserve">specific fluorogenic substrate </w:t>
      </w:r>
      <w:r w:rsidR="0082066C" w:rsidRPr="006F2924">
        <w:rPr>
          <w:rFonts w:ascii="Calibri" w:hAnsi="Calibri" w:cs="Calibri"/>
          <w:sz w:val="24"/>
          <w:szCs w:val="24"/>
        </w:rPr>
        <w:t xml:space="preserve">for </w:t>
      </w:r>
      <w:r w:rsidR="00725A7D" w:rsidRPr="006F2924">
        <w:rPr>
          <w:rFonts w:ascii="Calibri" w:hAnsi="Calibri" w:cs="Calibri"/>
          <w:sz w:val="24"/>
          <w:szCs w:val="24"/>
        </w:rPr>
        <w:t>1</w:t>
      </w:r>
      <w:r w:rsidR="002449DD" w:rsidRPr="006F2924">
        <w:rPr>
          <w:rFonts w:ascii="Calibri" w:hAnsi="Calibri" w:cs="Calibri"/>
          <w:sz w:val="24"/>
          <w:szCs w:val="24"/>
        </w:rPr>
        <w:t>0</w:t>
      </w:r>
      <w:r w:rsidR="00725A7D" w:rsidRPr="006F2924">
        <w:rPr>
          <w:rFonts w:ascii="Calibri" w:hAnsi="Calibri" w:cs="Calibri"/>
          <w:sz w:val="24"/>
          <w:szCs w:val="24"/>
        </w:rPr>
        <w:t xml:space="preserve"> </w:t>
      </w:r>
      <w:r w:rsidR="00B1748A" w:rsidRPr="006F2924">
        <w:rPr>
          <w:rFonts w:ascii="Calibri" w:hAnsi="Calibri" w:cs="Calibri"/>
          <w:sz w:val="24"/>
          <w:szCs w:val="24"/>
        </w:rPr>
        <w:t>min</w:t>
      </w:r>
      <w:r w:rsidR="00725A7D" w:rsidRPr="006F2924">
        <w:rPr>
          <w:rFonts w:ascii="Calibri" w:hAnsi="Calibri" w:cs="Calibri"/>
          <w:sz w:val="24"/>
          <w:szCs w:val="24"/>
        </w:rPr>
        <w:t xml:space="preserve"> </w:t>
      </w:r>
      <w:r w:rsidR="00084CBB" w:rsidRPr="006F2924">
        <w:rPr>
          <w:rFonts w:ascii="Calibri" w:hAnsi="Calibri" w:cs="Calibri"/>
          <w:sz w:val="24"/>
          <w:szCs w:val="24"/>
        </w:rPr>
        <w:t xml:space="preserve">at room temperature </w:t>
      </w:r>
      <w:r w:rsidRPr="006F2924">
        <w:rPr>
          <w:rFonts w:ascii="Calibri" w:hAnsi="Calibri" w:cs="Calibri"/>
          <w:sz w:val="24"/>
          <w:szCs w:val="24"/>
        </w:rPr>
        <w:t>before use. Vortex and keep on ice during the experiment.</w:t>
      </w:r>
    </w:p>
    <w:p w14:paraId="72532C4C" w14:textId="77777777" w:rsidR="00190278" w:rsidRPr="006F2924" w:rsidRDefault="00190278" w:rsidP="006F2924"/>
    <w:p w14:paraId="31A1DF6D" w14:textId="1CC80F7E"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Dissolve the contents of one vial of plasmin substrate (CBZ-L-</w:t>
      </w:r>
      <w:proofErr w:type="spellStart"/>
      <w:r w:rsidRPr="006F2924">
        <w:rPr>
          <w:rFonts w:ascii="Calibri" w:hAnsi="Calibri" w:cs="Calibri"/>
          <w:sz w:val="24"/>
          <w:szCs w:val="24"/>
        </w:rPr>
        <w:t>Phe</w:t>
      </w:r>
      <w:proofErr w:type="spellEnd"/>
      <w:r w:rsidRPr="006F2924">
        <w:rPr>
          <w:rFonts w:ascii="Calibri" w:hAnsi="Calibri" w:cs="Calibri"/>
          <w:sz w:val="24"/>
          <w:szCs w:val="24"/>
        </w:rPr>
        <w:t>-Arg-rhodamine) in 1,955 µL</w:t>
      </w:r>
      <w:r w:rsidR="00190278" w:rsidRPr="006F2924">
        <w:rPr>
          <w:rFonts w:ascii="Calibri" w:hAnsi="Calibri" w:cs="Calibri"/>
          <w:sz w:val="24"/>
          <w:szCs w:val="24"/>
        </w:rPr>
        <w:t xml:space="preserve"> of</w:t>
      </w:r>
      <w:r w:rsidRPr="006F2924">
        <w:rPr>
          <w:rFonts w:ascii="Calibri" w:hAnsi="Calibri" w:cs="Calibri"/>
          <w:sz w:val="24"/>
          <w:szCs w:val="24"/>
        </w:rPr>
        <w:t xml:space="preserve"> DMSO. </w:t>
      </w:r>
    </w:p>
    <w:p w14:paraId="5E61EC57" w14:textId="77777777" w:rsidR="00190278" w:rsidRPr="006F2924" w:rsidRDefault="00190278" w:rsidP="006F2924"/>
    <w:p w14:paraId="2A052EC4" w14:textId="77777777" w:rsidR="00286784" w:rsidRPr="006F2924" w:rsidRDefault="00286784" w:rsidP="006F2924">
      <w:pPr>
        <w:jc w:val="left"/>
      </w:pPr>
      <w:r w:rsidRPr="006F2924">
        <w:t>NOTE: The box contains a leaflet with a certificate of analysis. The volume of buffer to add depends on the specified concentration and should be adjusted so that 1 µL of added human plasmin in 120 µL reagent yields a final concentration of 200 nmol/L.</w:t>
      </w:r>
    </w:p>
    <w:p w14:paraId="1F23A033" w14:textId="77777777" w:rsidR="00190278" w:rsidRPr="006F2924" w:rsidRDefault="00190278" w:rsidP="006F2924">
      <w:pPr>
        <w:jc w:val="left"/>
      </w:pPr>
    </w:p>
    <w:p w14:paraId="23DFEAB3"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liquot 60 µL in Eppendorf tubes and store at −80 °C.</w:t>
      </w:r>
    </w:p>
    <w:p w14:paraId="40E223B1" w14:textId="77777777" w:rsidR="00190278" w:rsidRPr="006F2924" w:rsidRDefault="00190278" w:rsidP="006F2924">
      <w:pPr>
        <w:pStyle w:val="Lijstalinea"/>
        <w:spacing w:after="0" w:line="240" w:lineRule="auto"/>
        <w:ind w:left="0"/>
        <w:contextualSpacing w:val="0"/>
        <w:rPr>
          <w:rFonts w:ascii="Calibri" w:hAnsi="Calibri" w:cs="Calibri"/>
          <w:sz w:val="24"/>
          <w:szCs w:val="24"/>
        </w:rPr>
      </w:pPr>
    </w:p>
    <w:p w14:paraId="603B922B" w14:textId="4CA8D405"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 xml:space="preserve">Thaw an aliquot of plasmin-specific fluorogenic substrate </w:t>
      </w:r>
      <w:r w:rsidR="00F77C2E" w:rsidRPr="006F2924">
        <w:rPr>
          <w:rFonts w:ascii="Calibri" w:hAnsi="Calibri" w:cs="Calibri"/>
          <w:sz w:val="24"/>
          <w:szCs w:val="24"/>
        </w:rPr>
        <w:t xml:space="preserve">for </w:t>
      </w:r>
      <w:r w:rsidR="00084CBB" w:rsidRPr="006F2924">
        <w:rPr>
          <w:rFonts w:ascii="Calibri" w:hAnsi="Calibri" w:cs="Calibri"/>
          <w:sz w:val="24"/>
          <w:szCs w:val="24"/>
        </w:rPr>
        <w:t>10</w:t>
      </w:r>
      <w:r w:rsidR="00F77C2E" w:rsidRPr="006F2924">
        <w:rPr>
          <w:rFonts w:ascii="Calibri" w:hAnsi="Calibri" w:cs="Calibri"/>
          <w:sz w:val="24"/>
          <w:szCs w:val="24"/>
        </w:rPr>
        <w:t xml:space="preserve"> </w:t>
      </w:r>
      <w:r w:rsidR="00B1748A" w:rsidRPr="006F2924">
        <w:rPr>
          <w:rFonts w:ascii="Calibri" w:hAnsi="Calibri" w:cs="Calibri"/>
          <w:sz w:val="24"/>
          <w:szCs w:val="24"/>
        </w:rPr>
        <w:t>min</w:t>
      </w:r>
      <w:r w:rsidR="00F77C2E" w:rsidRPr="006F2924">
        <w:rPr>
          <w:rFonts w:ascii="Calibri" w:hAnsi="Calibri" w:cs="Calibri"/>
          <w:sz w:val="24"/>
          <w:szCs w:val="24"/>
        </w:rPr>
        <w:t xml:space="preserve"> </w:t>
      </w:r>
      <w:r w:rsidRPr="006F2924">
        <w:rPr>
          <w:rFonts w:ascii="Calibri" w:hAnsi="Calibri" w:cs="Calibri"/>
          <w:sz w:val="24"/>
          <w:szCs w:val="24"/>
        </w:rPr>
        <w:t>at room temperature before use. Vortex and keep at room temperature during the experiment.</w:t>
      </w:r>
    </w:p>
    <w:p w14:paraId="70A17651" w14:textId="77777777" w:rsidR="00190278" w:rsidRPr="006F2924" w:rsidRDefault="00190278" w:rsidP="006F2924"/>
    <w:p w14:paraId="68635DDA" w14:textId="77777777" w:rsidR="00286784" w:rsidRPr="006F2924" w:rsidRDefault="00286784" w:rsidP="006F2924">
      <w:pPr>
        <w:jc w:val="left"/>
      </w:pPr>
      <w:r w:rsidRPr="006F2924">
        <w:t>NOTE</w:t>
      </w:r>
      <w:r w:rsidRPr="006F2924">
        <w:rPr>
          <w:b/>
          <w:bCs/>
        </w:rPr>
        <w:t>:</w:t>
      </w:r>
      <w:r w:rsidRPr="006F2924">
        <w:t xml:space="preserve"> This substrate is dissolved in </w:t>
      </w:r>
      <w:proofErr w:type="spellStart"/>
      <w:r w:rsidRPr="006F2924">
        <w:t>dimethylsulfoxide</w:t>
      </w:r>
      <w:proofErr w:type="spellEnd"/>
      <w:r w:rsidRPr="006F2924">
        <w:t xml:space="preserve"> (DMSO) and must not be cooled to avoid precipitation.</w:t>
      </w:r>
    </w:p>
    <w:p w14:paraId="4714530E" w14:textId="77777777" w:rsidR="00286784" w:rsidRPr="006F2924" w:rsidRDefault="00286784" w:rsidP="006F2924">
      <w:pPr>
        <w:jc w:val="left"/>
      </w:pPr>
    </w:p>
    <w:p w14:paraId="71C31846" w14:textId="77777777" w:rsidR="00286784" w:rsidRPr="006F2924" w:rsidRDefault="00286784" w:rsidP="006F2924">
      <w:pPr>
        <w:pStyle w:val="Lijstalinea"/>
        <w:numPr>
          <w:ilvl w:val="1"/>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trigger reagents</w:t>
      </w:r>
    </w:p>
    <w:p w14:paraId="1C2EB1D6"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0C41D3C7" w14:textId="0DA6E466" w:rsidR="0013009E"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lastRenderedPageBreak/>
        <w:t>Reconstitute the lyophilized cephalin by adding 1 mL of distilled water. Vortex thoroughly until fully dissolved.</w:t>
      </w:r>
    </w:p>
    <w:p w14:paraId="41AC61FC"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64872D9D" w14:textId="5670EBFA" w:rsidR="00286784" w:rsidRPr="006F2924" w:rsidRDefault="002164A5" w:rsidP="006F2924">
      <w:r w:rsidRPr="006F2924">
        <w:t xml:space="preserve">NOTE: Cephalin is reconstituted to provide phospholipids, which are essential </w:t>
      </w:r>
      <w:r w:rsidR="00D46820" w:rsidRPr="006F2924">
        <w:t>to catalyze</w:t>
      </w:r>
      <w:r w:rsidR="003546DC" w:rsidRPr="006F2924">
        <w:t xml:space="preserve"> multiple </w:t>
      </w:r>
      <w:r w:rsidRPr="006F2924">
        <w:t xml:space="preserve">coagulation </w:t>
      </w:r>
      <w:r w:rsidR="003546DC" w:rsidRPr="006F2924">
        <w:t xml:space="preserve">reactions </w:t>
      </w:r>
      <w:r w:rsidRPr="006F2924">
        <w:t>enabling physiologically relevant coagulation in the assay.</w:t>
      </w:r>
    </w:p>
    <w:p w14:paraId="55568D17" w14:textId="77777777" w:rsidR="00006B65" w:rsidRPr="006F2924" w:rsidRDefault="00006B65" w:rsidP="006F2924"/>
    <w:p w14:paraId="30EDC75D"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liquot 60 µL in Eppendorf tubes (sufficient for 20 wells) and store at −20 °C.</w:t>
      </w:r>
    </w:p>
    <w:p w14:paraId="51E2E5F2"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2D0600C5" w14:textId="6AE66D44"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 xml:space="preserve">Thaw an aliquot before use and keep </w:t>
      </w:r>
      <w:r w:rsidR="00E110FE" w:rsidRPr="006F2924">
        <w:rPr>
          <w:rFonts w:ascii="Calibri" w:hAnsi="Calibri" w:cs="Calibri"/>
          <w:sz w:val="24"/>
          <w:szCs w:val="24"/>
        </w:rPr>
        <w:t xml:space="preserve">it </w:t>
      </w:r>
      <w:r w:rsidRPr="006F2924">
        <w:rPr>
          <w:rFonts w:ascii="Calibri" w:hAnsi="Calibri" w:cs="Calibri"/>
          <w:sz w:val="24"/>
          <w:szCs w:val="24"/>
        </w:rPr>
        <w:t>on ice. Vortex briefly before pipetting.</w:t>
      </w:r>
    </w:p>
    <w:p w14:paraId="2233AA37" w14:textId="77777777" w:rsidR="00006B65" w:rsidRPr="006F2924" w:rsidRDefault="00006B65" w:rsidP="006F2924"/>
    <w:p w14:paraId="5A585211"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Reconstitute the contents of one vial of recombinant human tissue factor (TF) in 4 mL of distilled water.</w:t>
      </w:r>
    </w:p>
    <w:p w14:paraId="6C143CD0" w14:textId="77777777" w:rsidR="00006B65" w:rsidRPr="006F2924" w:rsidRDefault="00006B65" w:rsidP="006F2924"/>
    <w:p w14:paraId="0951417A"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liquot 60 µL in Eppendorf tubes and store at −80 °C.</w:t>
      </w:r>
    </w:p>
    <w:p w14:paraId="7CBF79F4" w14:textId="77777777" w:rsidR="00006B65" w:rsidRPr="006F2924" w:rsidRDefault="00006B65" w:rsidP="006F2924"/>
    <w:p w14:paraId="0D499CFF"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Thaw an aliquot of TF and vortex briefly.</w:t>
      </w:r>
    </w:p>
    <w:p w14:paraId="17E69468" w14:textId="77777777" w:rsidR="00006B65" w:rsidRPr="006F2924" w:rsidRDefault="00006B65" w:rsidP="006F2924"/>
    <w:p w14:paraId="5C18948A"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a 1:500 dilution of TF by sequential dilution:</w:t>
      </w:r>
    </w:p>
    <w:p w14:paraId="2EC907F3" w14:textId="77777777" w:rsidR="00006B65" w:rsidRPr="006F2924" w:rsidRDefault="00006B65" w:rsidP="006F2924"/>
    <w:p w14:paraId="0C604C9D" w14:textId="793CF7B0" w:rsidR="00006B65" w:rsidRPr="006F2924" w:rsidRDefault="00006B65" w:rsidP="006F2924">
      <w:pPr>
        <w:pStyle w:val="Lijstalinea"/>
        <w:spacing w:after="0" w:line="240" w:lineRule="auto"/>
        <w:ind w:left="0"/>
        <w:contextualSpacing w:val="0"/>
        <w:rPr>
          <w:rFonts w:ascii="Calibri" w:hAnsi="Calibri" w:cs="Calibri"/>
          <w:sz w:val="24"/>
          <w:szCs w:val="24"/>
        </w:rPr>
      </w:pPr>
      <w:r w:rsidRPr="006F2924">
        <w:rPr>
          <w:rFonts w:ascii="Calibri" w:hAnsi="Calibri" w:cs="Calibri"/>
          <w:sz w:val="24"/>
          <w:szCs w:val="24"/>
        </w:rPr>
        <w:t xml:space="preserve">1.3.7.1. </w:t>
      </w:r>
      <w:r w:rsidR="00286784" w:rsidRPr="006F2924">
        <w:rPr>
          <w:rFonts w:ascii="Calibri" w:hAnsi="Calibri" w:cs="Calibri"/>
          <w:sz w:val="24"/>
          <w:szCs w:val="24"/>
        </w:rPr>
        <w:t xml:space="preserve">Add 6 µL </w:t>
      </w:r>
      <w:r w:rsidR="00E110FE" w:rsidRPr="006F2924">
        <w:rPr>
          <w:rFonts w:ascii="Calibri" w:hAnsi="Calibri" w:cs="Calibri"/>
          <w:sz w:val="24"/>
          <w:szCs w:val="24"/>
        </w:rPr>
        <w:t xml:space="preserve">of </w:t>
      </w:r>
      <w:r w:rsidR="00286784" w:rsidRPr="006F2924">
        <w:rPr>
          <w:rFonts w:ascii="Calibri" w:hAnsi="Calibri" w:cs="Calibri"/>
          <w:sz w:val="24"/>
          <w:szCs w:val="24"/>
        </w:rPr>
        <w:t xml:space="preserve">TF to 54 µL </w:t>
      </w:r>
      <w:r w:rsidR="00E110FE" w:rsidRPr="006F2924">
        <w:rPr>
          <w:rFonts w:ascii="Calibri" w:hAnsi="Calibri" w:cs="Calibri"/>
          <w:sz w:val="24"/>
          <w:szCs w:val="24"/>
        </w:rPr>
        <w:t xml:space="preserve">of </w:t>
      </w:r>
      <w:r w:rsidR="00286784" w:rsidRPr="006F2924">
        <w:rPr>
          <w:rFonts w:ascii="Calibri" w:hAnsi="Calibri" w:cs="Calibri"/>
          <w:sz w:val="24"/>
          <w:szCs w:val="24"/>
        </w:rPr>
        <w:t>TBS buffer. Vortex.</w:t>
      </w:r>
    </w:p>
    <w:p w14:paraId="7BFDDB65" w14:textId="6E4F5255" w:rsidR="00006B65" w:rsidRPr="006F2924" w:rsidRDefault="00286784" w:rsidP="006F2924">
      <w:pPr>
        <w:pStyle w:val="Lijstalinea"/>
        <w:spacing w:after="0" w:line="240" w:lineRule="auto"/>
        <w:ind w:left="0"/>
        <w:contextualSpacing w:val="0"/>
        <w:rPr>
          <w:rFonts w:ascii="Calibri" w:hAnsi="Calibri" w:cs="Calibri"/>
          <w:sz w:val="24"/>
          <w:szCs w:val="24"/>
        </w:rPr>
      </w:pPr>
      <w:r w:rsidRPr="006F2924">
        <w:rPr>
          <w:rFonts w:ascii="Calibri" w:hAnsi="Calibri" w:cs="Calibri"/>
          <w:sz w:val="24"/>
          <w:szCs w:val="24"/>
        </w:rPr>
        <w:br/>
      </w:r>
      <w:r w:rsidR="00006B65" w:rsidRPr="006F2924">
        <w:rPr>
          <w:rFonts w:ascii="Calibri" w:hAnsi="Calibri" w:cs="Calibri"/>
          <w:sz w:val="24"/>
          <w:szCs w:val="24"/>
        </w:rPr>
        <w:t xml:space="preserve">1.3.7.2. </w:t>
      </w:r>
      <w:r w:rsidRPr="006F2924">
        <w:rPr>
          <w:rFonts w:ascii="Calibri" w:hAnsi="Calibri" w:cs="Calibri"/>
          <w:sz w:val="24"/>
          <w:szCs w:val="24"/>
        </w:rPr>
        <w:t xml:space="preserve">Take 6 µL of this dilution and add to 54 µL </w:t>
      </w:r>
      <w:r w:rsidR="00006B65" w:rsidRPr="006F2924">
        <w:rPr>
          <w:rFonts w:ascii="Calibri" w:hAnsi="Calibri" w:cs="Calibri"/>
          <w:sz w:val="24"/>
          <w:szCs w:val="24"/>
        </w:rPr>
        <w:t xml:space="preserve">of </w:t>
      </w:r>
      <w:r w:rsidRPr="006F2924">
        <w:rPr>
          <w:rFonts w:ascii="Calibri" w:hAnsi="Calibri" w:cs="Calibri"/>
          <w:sz w:val="24"/>
          <w:szCs w:val="24"/>
        </w:rPr>
        <w:t>TBS. Vortex.</w:t>
      </w:r>
    </w:p>
    <w:p w14:paraId="36074AEC" w14:textId="644F3800" w:rsidR="00286784" w:rsidRPr="006F2924" w:rsidRDefault="00286784" w:rsidP="006F2924">
      <w:pPr>
        <w:pStyle w:val="Lijstalinea"/>
        <w:spacing w:after="0" w:line="240" w:lineRule="auto"/>
        <w:ind w:left="0"/>
        <w:contextualSpacing w:val="0"/>
        <w:rPr>
          <w:rFonts w:ascii="Calibri" w:hAnsi="Calibri" w:cs="Calibri"/>
          <w:sz w:val="24"/>
          <w:szCs w:val="24"/>
        </w:rPr>
      </w:pPr>
      <w:r w:rsidRPr="006F2924">
        <w:rPr>
          <w:rFonts w:ascii="Calibri" w:hAnsi="Calibri" w:cs="Calibri"/>
          <w:sz w:val="24"/>
          <w:szCs w:val="24"/>
        </w:rPr>
        <w:br/>
      </w:r>
      <w:r w:rsidR="00006B65" w:rsidRPr="006F2924">
        <w:rPr>
          <w:rFonts w:ascii="Calibri" w:hAnsi="Calibri" w:cs="Calibri"/>
          <w:sz w:val="24"/>
          <w:szCs w:val="24"/>
        </w:rPr>
        <w:t xml:space="preserve">1.3.7.3. </w:t>
      </w:r>
      <w:r w:rsidRPr="006F2924">
        <w:rPr>
          <w:rFonts w:ascii="Calibri" w:hAnsi="Calibri" w:cs="Calibri"/>
          <w:sz w:val="24"/>
          <w:szCs w:val="24"/>
        </w:rPr>
        <w:t xml:space="preserve">Take 20 µL of this second dilution and add to 80 µL </w:t>
      </w:r>
      <w:r w:rsidR="00006B65" w:rsidRPr="006F2924">
        <w:rPr>
          <w:rFonts w:ascii="Calibri" w:hAnsi="Calibri" w:cs="Calibri"/>
          <w:sz w:val="24"/>
          <w:szCs w:val="24"/>
        </w:rPr>
        <w:t xml:space="preserve">of </w:t>
      </w:r>
      <w:r w:rsidRPr="006F2924">
        <w:rPr>
          <w:rFonts w:ascii="Calibri" w:hAnsi="Calibri" w:cs="Calibri"/>
          <w:sz w:val="24"/>
          <w:szCs w:val="24"/>
        </w:rPr>
        <w:t xml:space="preserve">TBS to reach a final </w:t>
      </w:r>
    </w:p>
    <w:p w14:paraId="50D222F0" w14:textId="77777777" w:rsidR="00286784" w:rsidRPr="006F2924" w:rsidRDefault="00286784" w:rsidP="006F2924">
      <w:pPr>
        <w:pStyle w:val="Lijstalinea"/>
        <w:spacing w:after="0" w:line="240" w:lineRule="auto"/>
        <w:ind w:left="0"/>
        <w:contextualSpacing w:val="0"/>
        <w:rPr>
          <w:rFonts w:ascii="Calibri" w:hAnsi="Calibri" w:cs="Calibri"/>
          <w:sz w:val="24"/>
          <w:szCs w:val="24"/>
        </w:rPr>
      </w:pPr>
      <w:r w:rsidRPr="006F2924">
        <w:rPr>
          <w:rFonts w:ascii="Calibri" w:hAnsi="Calibri" w:cs="Calibri"/>
          <w:sz w:val="24"/>
          <w:szCs w:val="24"/>
        </w:rPr>
        <w:t xml:space="preserve">concentration of 0.28 </w:t>
      </w:r>
      <w:proofErr w:type="spellStart"/>
      <w:r w:rsidRPr="006F2924">
        <w:rPr>
          <w:rFonts w:ascii="Calibri" w:hAnsi="Calibri" w:cs="Calibri"/>
          <w:sz w:val="24"/>
          <w:szCs w:val="24"/>
        </w:rPr>
        <w:t>pM</w:t>
      </w:r>
      <w:proofErr w:type="spellEnd"/>
      <w:r w:rsidRPr="006F2924">
        <w:rPr>
          <w:rFonts w:ascii="Calibri" w:hAnsi="Calibri" w:cs="Calibri"/>
          <w:sz w:val="24"/>
          <w:szCs w:val="24"/>
        </w:rPr>
        <w:t>. Vortex.</w:t>
      </w:r>
    </w:p>
    <w:p w14:paraId="452652A3"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28933DE9"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Reconstitute the contents of one vial (20 mg) of tissue-type plasminogen activator (tPA) in 20 mL of distilled water to obtain a final concentration of 580,000 IU/mL (verify batch-specific concentration).</w:t>
      </w:r>
    </w:p>
    <w:p w14:paraId="6F51F634"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33BADCA0"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liquot 50 µL in Eppendorf tubes and store at −80 °C.</w:t>
      </w:r>
    </w:p>
    <w:p w14:paraId="001E5A3C" w14:textId="77777777" w:rsidR="00006B65" w:rsidRPr="006F2924" w:rsidRDefault="00006B65" w:rsidP="006F2924"/>
    <w:p w14:paraId="22AEBCD2"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Thaw an aliquot of tPA and vortex briefly.</w:t>
      </w:r>
    </w:p>
    <w:p w14:paraId="760445B5" w14:textId="77777777" w:rsidR="00006B65" w:rsidRPr="006F2924" w:rsidRDefault="00006B65" w:rsidP="006F2924"/>
    <w:p w14:paraId="248E7DD6" w14:textId="3BA0F220"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a 1:50 dilution of tPA by adding 20 µL</w:t>
      </w:r>
      <w:r w:rsidR="00006B65" w:rsidRPr="006F2924">
        <w:rPr>
          <w:rFonts w:ascii="Calibri" w:hAnsi="Calibri" w:cs="Calibri"/>
          <w:sz w:val="24"/>
          <w:szCs w:val="24"/>
        </w:rPr>
        <w:t xml:space="preserve"> of</w:t>
      </w:r>
      <w:r w:rsidRPr="006F2924">
        <w:rPr>
          <w:rFonts w:ascii="Calibri" w:hAnsi="Calibri" w:cs="Calibri"/>
          <w:sz w:val="24"/>
          <w:szCs w:val="24"/>
        </w:rPr>
        <w:t xml:space="preserve"> tPA to 980 µL </w:t>
      </w:r>
      <w:r w:rsidR="00006B65" w:rsidRPr="006F2924">
        <w:rPr>
          <w:rFonts w:ascii="Calibri" w:hAnsi="Calibri" w:cs="Calibri"/>
          <w:sz w:val="24"/>
          <w:szCs w:val="24"/>
        </w:rPr>
        <w:t xml:space="preserve">of </w:t>
      </w:r>
      <w:r w:rsidRPr="006F2924">
        <w:rPr>
          <w:rFonts w:ascii="Calibri" w:hAnsi="Calibri" w:cs="Calibri"/>
          <w:sz w:val="24"/>
          <w:szCs w:val="24"/>
        </w:rPr>
        <w:t>Tris-NaCl buffer, reaching a final concentration of 11,600 IU/</w:t>
      </w:r>
      <w:proofErr w:type="spellStart"/>
      <w:r w:rsidRPr="006F2924">
        <w:rPr>
          <w:rFonts w:ascii="Calibri" w:hAnsi="Calibri" w:cs="Calibri"/>
          <w:sz w:val="24"/>
          <w:szCs w:val="24"/>
        </w:rPr>
        <w:t>mL.</w:t>
      </w:r>
      <w:proofErr w:type="spellEnd"/>
      <w:r w:rsidRPr="006F2924">
        <w:rPr>
          <w:rFonts w:ascii="Calibri" w:hAnsi="Calibri" w:cs="Calibri"/>
          <w:sz w:val="24"/>
          <w:szCs w:val="24"/>
        </w:rPr>
        <w:t xml:space="preserve"> Vortex.</w:t>
      </w:r>
      <w:r w:rsidRPr="006F2924">
        <w:rPr>
          <w:rFonts w:ascii="Calibri" w:hAnsi="Calibri" w:cs="Calibri"/>
          <w:sz w:val="24"/>
          <w:szCs w:val="24"/>
        </w:rPr>
        <w:br/>
      </w:r>
    </w:p>
    <w:p w14:paraId="097E4167" w14:textId="77777777" w:rsidR="00286784" w:rsidRPr="006F2924" w:rsidRDefault="00286784" w:rsidP="006F2924">
      <w:pPr>
        <w:pStyle w:val="Lijstalinea"/>
        <w:numPr>
          <w:ilvl w:val="1"/>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plasma samples</w:t>
      </w:r>
    </w:p>
    <w:p w14:paraId="664FC718"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4B9FCAE8" w14:textId="6381BFD3"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 xml:space="preserve">Collect venous blood into </w:t>
      </w:r>
      <w:r w:rsidR="00684FBF" w:rsidRPr="006F2924">
        <w:rPr>
          <w:rFonts w:ascii="Calibri" w:hAnsi="Calibri" w:cs="Calibri"/>
          <w:sz w:val="24"/>
          <w:szCs w:val="24"/>
        </w:rPr>
        <w:t xml:space="preserve">3 mL </w:t>
      </w:r>
      <w:r w:rsidR="002748DF" w:rsidRPr="006F2924">
        <w:rPr>
          <w:rFonts w:ascii="Calibri" w:hAnsi="Calibri" w:cs="Calibri"/>
          <w:sz w:val="24"/>
          <w:szCs w:val="24"/>
        </w:rPr>
        <w:t>citrate</w:t>
      </w:r>
      <w:r w:rsidRPr="006F2924">
        <w:rPr>
          <w:rFonts w:ascii="Calibri" w:hAnsi="Calibri" w:cs="Calibri"/>
          <w:sz w:val="24"/>
          <w:szCs w:val="24"/>
        </w:rPr>
        <w:t xml:space="preserve"> tubes </w:t>
      </w:r>
      <w:r w:rsidR="002748DF" w:rsidRPr="006F2924">
        <w:rPr>
          <w:rFonts w:ascii="Calibri" w:hAnsi="Calibri" w:cs="Calibri"/>
          <w:sz w:val="24"/>
          <w:szCs w:val="24"/>
        </w:rPr>
        <w:t xml:space="preserve">containing </w:t>
      </w:r>
      <w:r w:rsidR="00C63DBD" w:rsidRPr="006F2924">
        <w:rPr>
          <w:rFonts w:ascii="Calibri" w:hAnsi="Calibri" w:cs="Calibri"/>
          <w:sz w:val="24"/>
          <w:szCs w:val="24"/>
        </w:rPr>
        <w:t>3.2% citrate</w:t>
      </w:r>
      <w:r w:rsidRPr="006F2924">
        <w:rPr>
          <w:rFonts w:ascii="Calibri" w:hAnsi="Calibri" w:cs="Calibri"/>
          <w:sz w:val="24"/>
          <w:szCs w:val="24"/>
        </w:rPr>
        <w:t xml:space="preserve">, ensuring at least </w:t>
      </w:r>
      <w:r w:rsidR="00684FBF" w:rsidRPr="006F2924">
        <w:rPr>
          <w:rFonts w:ascii="Calibri" w:hAnsi="Calibri" w:cs="Calibri"/>
          <w:sz w:val="24"/>
          <w:szCs w:val="24"/>
        </w:rPr>
        <w:t>2.7 mL (</w:t>
      </w:r>
      <w:r w:rsidRPr="006F2924">
        <w:rPr>
          <w:rFonts w:ascii="Calibri" w:hAnsi="Calibri" w:cs="Calibri"/>
          <w:sz w:val="24"/>
          <w:szCs w:val="24"/>
        </w:rPr>
        <w:t>90% fill</w:t>
      </w:r>
      <w:r w:rsidR="00684FBF" w:rsidRPr="006F2924">
        <w:rPr>
          <w:rFonts w:ascii="Calibri" w:hAnsi="Calibri" w:cs="Calibri"/>
          <w:sz w:val="24"/>
          <w:szCs w:val="24"/>
        </w:rPr>
        <w:t>) is collected</w:t>
      </w:r>
      <w:r w:rsidRPr="006F2924">
        <w:rPr>
          <w:rFonts w:ascii="Calibri" w:hAnsi="Calibri" w:cs="Calibri"/>
          <w:sz w:val="24"/>
          <w:szCs w:val="24"/>
        </w:rPr>
        <w:t>.</w:t>
      </w:r>
    </w:p>
    <w:p w14:paraId="05E1F818"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4C3812DA"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Do not use the first tube after venipuncture; discard it to avoid activation by tissue factor.</w:t>
      </w:r>
    </w:p>
    <w:p w14:paraId="7EC54C1F" w14:textId="77777777" w:rsidR="00006B65" w:rsidRPr="006F2924" w:rsidRDefault="00006B65" w:rsidP="006F2924"/>
    <w:p w14:paraId="1E38169B"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Invert the tube at least 10 times immediately after collection.</w:t>
      </w:r>
    </w:p>
    <w:p w14:paraId="7FD2EEE8" w14:textId="77777777" w:rsidR="00006B65" w:rsidRPr="006F2924" w:rsidRDefault="00006B65" w:rsidP="006F2924"/>
    <w:p w14:paraId="68C7F0E1" w14:textId="4699F5DD"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 xml:space="preserve">Centrifuge within 2 </w:t>
      </w:r>
      <w:r w:rsidR="009C7021" w:rsidRPr="006F2924">
        <w:rPr>
          <w:rFonts w:ascii="Calibri" w:hAnsi="Calibri" w:cs="Calibri"/>
          <w:sz w:val="24"/>
          <w:szCs w:val="24"/>
        </w:rPr>
        <w:t>h</w:t>
      </w:r>
      <w:r w:rsidRPr="006F2924">
        <w:rPr>
          <w:rFonts w:ascii="Calibri" w:hAnsi="Calibri" w:cs="Calibri"/>
          <w:sz w:val="24"/>
          <w:szCs w:val="24"/>
        </w:rPr>
        <w:t xml:space="preserve"> at</w:t>
      </w:r>
      <w:r w:rsidR="00ED08E0" w:rsidRPr="006F2924">
        <w:rPr>
          <w:rFonts w:ascii="Calibri" w:hAnsi="Calibri" w:cs="Calibri"/>
          <w:sz w:val="24"/>
          <w:szCs w:val="24"/>
        </w:rPr>
        <w:t xml:space="preserve"> room temperature, first at </w:t>
      </w:r>
      <w:r w:rsidRPr="006F2924">
        <w:rPr>
          <w:rFonts w:ascii="Calibri" w:hAnsi="Calibri" w:cs="Calibri"/>
          <w:sz w:val="24"/>
          <w:szCs w:val="24"/>
        </w:rPr>
        <w:t>2,</w:t>
      </w:r>
      <w:r w:rsidR="00ED08E0" w:rsidRPr="006F2924">
        <w:rPr>
          <w:rFonts w:ascii="Calibri" w:hAnsi="Calibri" w:cs="Calibri"/>
          <w:sz w:val="24"/>
          <w:szCs w:val="24"/>
        </w:rPr>
        <w:t>5</w:t>
      </w:r>
      <w:r w:rsidRPr="006F2924">
        <w:rPr>
          <w:rFonts w:ascii="Calibri" w:hAnsi="Calibri" w:cs="Calibri"/>
          <w:sz w:val="24"/>
          <w:szCs w:val="24"/>
        </w:rPr>
        <w:t xml:space="preserve">00 × </w:t>
      </w:r>
      <w:r w:rsidRPr="006F2924">
        <w:rPr>
          <w:rFonts w:ascii="Calibri" w:hAnsi="Calibri" w:cs="Calibri"/>
          <w:i/>
          <w:iCs/>
          <w:sz w:val="24"/>
          <w:szCs w:val="24"/>
        </w:rPr>
        <w:t>g</w:t>
      </w:r>
      <w:r w:rsidRPr="006F2924">
        <w:rPr>
          <w:rFonts w:ascii="Calibri" w:hAnsi="Calibri" w:cs="Calibri"/>
          <w:sz w:val="24"/>
          <w:szCs w:val="24"/>
        </w:rPr>
        <w:t xml:space="preserve"> for 5 </w:t>
      </w:r>
      <w:r w:rsidR="00A74793" w:rsidRPr="006F2924">
        <w:rPr>
          <w:rFonts w:ascii="Calibri" w:hAnsi="Calibri" w:cs="Calibri"/>
          <w:sz w:val="24"/>
          <w:szCs w:val="24"/>
        </w:rPr>
        <w:t>min</w:t>
      </w:r>
      <w:r w:rsidR="00ED08E0" w:rsidRPr="006F2924">
        <w:rPr>
          <w:rFonts w:ascii="Calibri" w:hAnsi="Calibri" w:cs="Calibri"/>
          <w:sz w:val="24"/>
          <w:szCs w:val="24"/>
        </w:rPr>
        <w:t xml:space="preserve">, followed by 10,000 </w:t>
      </w:r>
      <w:r w:rsidR="00116C8E" w:rsidRPr="006F2924">
        <w:rPr>
          <w:rFonts w:ascii="Calibri" w:hAnsi="Calibri" w:cs="Calibri"/>
          <w:sz w:val="24"/>
          <w:szCs w:val="24"/>
        </w:rPr>
        <w:t xml:space="preserve">× </w:t>
      </w:r>
      <w:r w:rsidR="00ED08E0" w:rsidRPr="006F2924">
        <w:rPr>
          <w:rFonts w:ascii="Calibri" w:hAnsi="Calibri" w:cs="Calibri"/>
          <w:i/>
          <w:iCs/>
          <w:sz w:val="24"/>
          <w:szCs w:val="24"/>
        </w:rPr>
        <w:t>g</w:t>
      </w:r>
      <w:r w:rsidR="00ED08E0" w:rsidRPr="006F2924">
        <w:rPr>
          <w:rFonts w:ascii="Calibri" w:hAnsi="Calibri" w:cs="Calibri"/>
          <w:sz w:val="24"/>
          <w:szCs w:val="24"/>
        </w:rPr>
        <w:t xml:space="preserve"> for 10 </w:t>
      </w:r>
      <w:r w:rsidR="00A74793" w:rsidRPr="006F2924">
        <w:rPr>
          <w:rFonts w:ascii="Calibri" w:hAnsi="Calibri" w:cs="Calibri"/>
          <w:sz w:val="24"/>
          <w:szCs w:val="24"/>
        </w:rPr>
        <w:t>min</w:t>
      </w:r>
      <w:r w:rsidRPr="006F2924">
        <w:rPr>
          <w:rFonts w:ascii="Calibri" w:hAnsi="Calibri" w:cs="Calibri"/>
          <w:sz w:val="24"/>
          <w:szCs w:val="24"/>
        </w:rPr>
        <w:t>.</w:t>
      </w:r>
    </w:p>
    <w:p w14:paraId="499DE252" w14:textId="77777777" w:rsidR="00006B65" w:rsidRPr="006F2924" w:rsidRDefault="00006B65" w:rsidP="006F2924"/>
    <w:p w14:paraId="5970C6E5" w14:textId="71319046"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 xml:space="preserve">Use a disposable pipette to collect the plasma </w:t>
      </w:r>
      <w:r w:rsidR="00B10033" w:rsidRPr="006F2924">
        <w:rPr>
          <w:rFonts w:ascii="Calibri" w:hAnsi="Calibri" w:cs="Calibri"/>
          <w:sz w:val="24"/>
          <w:szCs w:val="24"/>
        </w:rPr>
        <w:t xml:space="preserve">just </w:t>
      </w:r>
      <w:r w:rsidRPr="006F2924">
        <w:rPr>
          <w:rFonts w:ascii="Calibri" w:hAnsi="Calibri" w:cs="Calibri"/>
          <w:sz w:val="24"/>
          <w:szCs w:val="24"/>
        </w:rPr>
        <w:t>above the cell layer.</w:t>
      </w:r>
    </w:p>
    <w:p w14:paraId="5FEA7AB5" w14:textId="77777777" w:rsidR="00006B65" w:rsidRPr="006F2924" w:rsidRDefault="00006B65" w:rsidP="006F2924"/>
    <w:p w14:paraId="568B3341" w14:textId="77777777" w:rsidR="00286784" w:rsidRPr="006F2924" w:rsidRDefault="00286784" w:rsidP="006F2924">
      <w:pPr>
        <w:pStyle w:val="Lijstalinea"/>
        <w:numPr>
          <w:ilvl w:val="2"/>
          <w:numId w:val="31"/>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liquot plasma into labeled cryovials, snap-freeze in liquid nitrogen, and store at −80 °C.</w:t>
      </w:r>
    </w:p>
    <w:p w14:paraId="1C8525C3" w14:textId="77777777" w:rsidR="00006B65" w:rsidRPr="006F2924" w:rsidRDefault="00006B65" w:rsidP="006F2924"/>
    <w:p w14:paraId="353A2C51" w14:textId="77777777" w:rsidR="00286784" w:rsidRPr="006F2924" w:rsidRDefault="00286784" w:rsidP="006F2924">
      <w:pPr>
        <w:jc w:val="left"/>
      </w:pPr>
      <w:r w:rsidRPr="006F2924">
        <w:t>NOTE: Ensure the sample is free of clots. Use only fresh or once-thawed plasma. One CTAD tube is sufficient for duplicate analysis.</w:t>
      </w:r>
    </w:p>
    <w:p w14:paraId="36609FBA" w14:textId="668EA4BD" w:rsidR="00286784" w:rsidRPr="00F03A04" w:rsidRDefault="00CC6088" w:rsidP="006F2924">
      <w:pPr>
        <w:jc w:val="left"/>
        <w:rPr>
          <w:b/>
          <w:bCs/>
          <w:highlight w:val="yellow"/>
        </w:rPr>
      </w:pPr>
      <w:r w:rsidRPr="006F2924">
        <w:br/>
      </w:r>
      <w:r w:rsidR="00286784" w:rsidRPr="00F03A04">
        <w:rPr>
          <w:b/>
          <w:bCs/>
          <w:highlight w:val="yellow"/>
        </w:rPr>
        <w:t xml:space="preserve">2. Instrument </w:t>
      </w:r>
      <w:r w:rsidR="00006B65" w:rsidRPr="00F03A04">
        <w:rPr>
          <w:b/>
          <w:bCs/>
          <w:highlight w:val="yellow"/>
        </w:rPr>
        <w:t>preparation and software setup</w:t>
      </w:r>
    </w:p>
    <w:p w14:paraId="3B5F1079" w14:textId="77777777" w:rsidR="00006B65" w:rsidRPr="00F03A04" w:rsidRDefault="00006B65" w:rsidP="006F2924">
      <w:pPr>
        <w:jc w:val="left"/>
        <w:rPr>
          <w:highlight w:val="yellow"/>
        </w:rPr>
      </w:pPr>
    </w:p>
    <w:p w14:paraId="33DC6961" w14:textId="77777777" w:rsidR="00286784" w:rsidRPr="00F03A04" w:rsidRDefault="00286784" w:rsidP="006F2924">
      <w:pPr>
        <w:jc w:val="left"/>
        <w:rPr>
          <w:highlight w:val="yellow"/>
        </w:rPr>
      </w:pPr>
      <w:r w:rsidRPr="00F03A04">
        <w:rPr>
          <w:highlight w:val="yellow"/>
        </w:rPr>
        <w:t>2.1</w:t>
      </w:r>
      <w:r w:rsidRPr="00F03A04">
        <w:rPr>
          <w:i/>
          <w:iCs/>
          <w:highlight w:val="yellow"/>
        </w:rPr>
        <w:t xml:space="preserve"> </w:t>
      </w:r>
      <w:r w:rsidRPr="00F03A04">
        <w:rPr>
          <w:highlight w:val="yellow"/>
        </w:rPr>
        <w:t>Prepare the fluorescence plate reader</w:t>
      </w:r>
    </w:p>
    <w:p w14:paraId="3F122C38" w14:textId="77777777" w:rsidR="00006B65" w:rsidRPr="00F03A04" w:rsidRDefault="00006B65" w:rsidP="006F2924">
      <w:pPr>
        <w:jc w:val="left"/>
        <w:rPr>
          <w:highlight w:val="yellow"/>
        </w:rPr>
      </w:pPr>
    </w:p>
    <w:p w14:paraId="29C37AAB" w14:textId="77777777" w:rsidR="00286784" w:rsidRPr="00F03A04" w:rsidRDefault="00286784" w:rsidP="006F2924">
      <w:pPr>
        <w:jc w:val="left"/>
        <w:rPr>
          <w:highlight w:val="yellow"/>
        </w:rPr>
      </w:pPr>
      <w:r w:rsidRPr="00F03A04">
        <w:rPr>
          <w:highlight w:val="yellow"/>
        </w:rPr>
        <w:t xml:space="preserve">2.1.1 </w:t>
      </w:r>
      <w:r w:rsidRPr="00F03A04">
        <w:rPr>
          <w:highlight w:val="yellow"/>
        </w:rPr>
        <w:tab/>
        <w:t>Turn on the plate reader and allow it to equilibrate to 37 °C.</w:t>
      </w:r>
    </w:p>
    <w:p w14:paraId="5410AD51" w14:textId="77777777" w:rsidR="00006B65" w:rsidRPr="00F03A04" w:rsidRDefault="00006B65" w:rsidP="006F2924">
      <w:pPr>
        <w:jc w:val="left"/>
        <w:rPr>
          <w:highlight w:val="yellow"/>
        </w:rPr>
      </w:pPr>
    </w:p>
    <w:p w14:paraId="4B811E26" w14:textId="5F6FE3CD" w:rsidR="00286784" w:rsidRPr="00F03A04" w:rsidRDefault="00286784" w:rsidP="006F2924">
      <w:pPr>
        <w:jc w:val="left"/>
        <w:rPr>
          <w:highlight w:val="yellow"/>
        </w:rPr>
      </w:pPr>
      <w:r w:rsidRPr="00F03A04">
        <w:rPr>
          <w:highlight w:val="yellow"/>
        </w:rPr>
        <w:t>2.1.</w:t>
      </w:r>
      <w:r w:rsidR="00F56C20" w:rsidRPr="00F03A04">
        <w:rPr>
          <w:highlight w:val="yellow"/>
        </w:rPr>
        <w:t>2</w:t>
      </w:r>
      <w:r w:rsidRPr="00F03A04">
        <w:rPr>
          <w:highlight w:val="yellow"/>
        </w:rPr>
        <w:t xml:space="preserve"> </w:t>
      </w:r>
      <w:r w:rsidRPr="00F03A04">
        <w:rPr>
          <w:highlight w:val="yellow"/>
        </w:rPr>
        <w:tab/>
        <w:t>Set the following basic parameters:</w:t>
      </w:r>
    </w:p>
    <w:p w14:paraId="048C7085" w14:textId="77777777" w:rsidR="00006B65" w:rsidRPr="00F03A04" w:rsidRDefault="00006B65" w:rsidP="006F2924">
      <w:pPr>
        <w:jc w:val="left"/>
        <w:rPr>
          <w:highlight w:val="yellow"/>
        </w:rPr>
      </w:pPr>
    </w:p>
    <w:p w14:paraId="336E6FB2" w14:textId="7F0FC647" w:rsidR="00286784" w:rsidRPr="00F03A04" w:rsidRDefault="00D66A55" w:rsidP="006F2924">
      <w:pPr>
        <w:jc w:val="left"/>
        <w:rPr>
          <w:highlight w:val="yellow"/>
        </w:rPr>
      </w:pPr>
      <w:r w:rsidRPr="00F03A04">
        <w:rPr>
          <w:highlight w:val="yellow"/>
        </w:rPr>
        <w:t>2.1.</w:t>
      </w:r>
      <w:r w:rsidR="00F56C20" w:rsidRPr="00F03A04">
        <w:rPr>
          <w:highlight w:val="yellow"/>
        </w:rPr>
        <w:t>2</w:t>
      </w:r>
      <w:r w:rsidR="00006B65" w:rsidRPr="00F03A04">
        <w:rPr>
          <w:highlight w:val="yellow"/>
        </w:rPr>
        <w:t>.1</w:t>
      </w:r>
      <w:r w:rsidR="00805626" w:rsidRPr="00F03A04">
        <w:rPr>
          <w:highlight w:val="yellow"/>
        </w:rPr>
        <w:tab/>
      </w:r>
      <w:r w:rsidR="00286784" w:rsidRPr="00F03A04">
        <w:rPr>
          <w:highlight w:val="yellow"/>
        </w:rPr>
        <w:t>Greiner 96-well, flat-bottom, black</w:t>
      </w:r>
      <w:r w:rsidR="00006B65" w:rsidRPr="00F03A04">
        <w:rPr>
          <w:highlight w:val="yellow"/>
        </w:rPr>
        <w:t>.</w:t>
      </w:r>
    </w:p>
    <w:p w14:paraId="7044CABA" w14:textId="77777777" w:rsidR="00006B65" w:rsidRPr="00F03A04" w:rsidRDefault="00006B65" w:rsidP="006F2924">
      <w:pPr>
        <w:jc w:val="left"/>
        <w:rPr>
          <w:highlight w:val="yellow"/>
        </w:rPr>
      </w:pPr>
    </w:p>
    <w:p w14:paraId="315D368D" w14:textId="127433C5" w:rsidR="00286784" w:rsidRPr="00F03A04" w:rsidRDefault="00805626" w:rsidP="006F2924">
      <w:pPr>
        <w:jc w:val="left"/>
        <w:rPr>
          <w:highlight w:val="yellow"/>
        </w:rPr>
      </w:pPr>
      <w:r w:rsidRPr="00F03A04">
        <w:rPr>
          <w:highlight w:val="yellow"/>
        </w:rPr>
        <w:t>2.1.</w:t>
      </w:r>
      <w:r w:rsidR="00F56C20" w:rsidRPr="00F03A04">
        <w:rPr>
          <w:highlight w:val="yellow"/>
        </w:rPr>
        <w:t>2</w:t>
      </w:r>
      <w:r w:rsidR="00006B65" w:rsidRPr="00F03A04">
        <w:rPr>
          <w:highlight w:val="yellow"/>
        </w:rPr>
        <w:t>.2</w:t>
      </w:r>
      <w:r w:rsidRPr="00F03A04">
        <w:rPr>
          <w:highlight w:val="yellow"/>
        </w:rPr>
        <w:tab/>
        <w:t>G</w:t>
      </w:r>
      <w:r w:rsidR="00286784" w:rsidRPr="00F03A04">
        <w:rPr>
          <w:highlight w:val="yellow"/>
        </w:rPr>
        <w:t>eneral settings</w:t>
      </w:r>
      <w:r w:rsidRPr="00F03A04">
        <w:rPr>
          <w:highlight w:val="yellow"/>
        </w:rPr>
        <w:t>:</w:t>
      </w:r>
      <w:r w:rsidR="00006B65" w:rsidRPr="00F03A04">
        <w:rPr>
          <w:highlight w:val="yellow"/>
        </w:rPr>
        <w:t xml:space="preserve"> </w:t>
      </w:r>
      <w:r w:rsidRPr="00F03A04">
        <w:rPr>
          <w:highlight w:val="yellow"/>
        </w:rPr>
        <w:t>P</w:t>
      </w:r>
      <w:r w:rsidR="00286784" w:rsidRPr="00F03A04">
        <w:rPr>
          <w:highlight w:val="yellow"/>
        </w:rPr>
        <w:t xml:space="preserve">ositioning delay: 0.1 </w:t>
      </w:r>
      <w:r w:rsidR="00D87A16" w:rsidRPr="00F03A04">
        <w:rPr>
          <w:highlight w:val="yellow"/>
        </w:rPr>
        <w:t>s</w:t>
      </w:r>
      <w:r w:rsidR="00006B65" w:rsidRPr="00F03A04">
        <w:rPr>
          <w:highlight w:val="yellow"/>
        </w:rPr>
        <w:t xml:space="preserve">; </w:t>
      </w:r>
      <w:r w:rsidR="00286784" w:rsidRPr="00F03A04">
        <w:rPr>
          <w:highlight w:val="yellow"/>
        </w:rPr>
        <w:t>Number of kinetic windows: 1</w:t>
      </w:r>
      <w:r w:rsidR="00006B65" w:rsidRPr="00F03A04">
        <w:rPr>
          <w:highlight w:val="yellow"/>
        </w:rPr>
        <w:t>.</w:t>
      </w:r>
    </w:p>
    <w:p w14:paraId="47253A92" w14:textId="77777777" w:rsidR="00006B65" w:rsidRPr="00F03A04" w:rsidRDefault="00006B65" w:rsidP="006F2924">
      <w:pPr>
        <w:jc w:val="left"/>
        <w:rPr>
          <w:highlight w:val="yellow"/>
        </w:rPr>
      </w:pPr>
    </w:p>
    <w:p w14:paraId="7A511E99" w14:textId="1E9E797D" w:rsidR="00286784" w:rsidRPr="00F03A04" w:rsidRDefault="00805626" w:rsidP="006F2924">
      <w:pPr>
        <w:widowControl/>
        <w:jc w:val="left"/>
        <w:rPr>
          <w:highlight w:val="yellow"/>
        </w:rPr>
      </w:pPr>
      <w:r w:rsidRPr="00F03A04">
        <w:rPr>
          <w:highlight w:val="yellow"/>
        </w:rPr>
        <w:t>2.1.</w:t>
      </w:r>
      <w:r w:rsidR="00F56C20" w:rsidRPr="00F03A04">
        <w:rPr>
          <w:highlight w:val="yellow"/>
        </w:rPr>
        <w:t>2</w:t>
      </w:r>
      <w:r w:rsidR="00006B65" w:rsidRPr="00F03A04">
        <w:rPr>
          <w:highlight w:val="yellow"/>
        </w:rPr>
        <w:t>.3</w:t>
      </w:r>
      <w:r w:rsidRPr="00F03A04">
        <w:rPr>
          <w:highlight w:val="yellow"/>
        </w:rPr>
        <w:tab/>
      </w:r>
      <w:r w:rsidR="00286784" w:rsidRPr="00F03A04">
        <w:rPr>
          <w:highlight w:val="yellow"/>
        </w:rPr>
        <w:t>Kinetic window</w:t>
      </w:r>
      <w:r w:rsidR="00D66A55" w:rsidRPr="00F03A04">
        <w:rPr>
          <w:highlight w:val="yellow"/>
        </w:rPr>
        <w:t>:</w:t>
      </w:r>
      <w:r w:rsidR="00006B65" w:rsidRPr="00F03A04">
        <w:rPr>
          <w:highlight w:val="yellow"/>
        </w:rPr>
        <w:t xml:space="preserve"> </w:t>
      </w:r>
      <w:r w:rsidR="00286784" w:rsidRPr="00F03A04">
        <w:rPr>
          <w:highlight w:val="yellow"/>
        </w:rPr>
        <w:t>Number of cycles: 140</w:t>
      </w:r>
      <w:r w:rsidR="00006B65" w:rsidRPr="00F03A04">
        <w:rPr>
          <w:highlight w:val="yellow"/>
        </w:rPr>
        <w:t xml:space="preserve">; </w:t>
      </w:r>
      <w:r w:rsidR="00286784" w:rsidRPr="00F03A04">
        <w:rPr>
          <w:highlight w:val="yellow"/>
        </w:rPr>
        <w:t>Measurement start time: 0.0 s</w:t>
      </w:r>
      <w:r w:rsidR="00006B65" w:rsidRPr="00F03A04">
        <w:rPr>
          <w:highlight w:val="yellow"/>
        </w:rPr>
        <w:t xml:space="preserve">; </w:t>
      </w:r>
      <w:r w:rsidR="00286784" w:rsidRPr="00F03A04">
        <w:rPr>
          <w:highlight w:val="yellow"/>
        </w:rPr>
        <w:t>Number of flashes per well per cycle: 10</w:t>
      </w:r>
      <w:r w:rsidR="00006B65" w:rsidRPr="00F03A04">
        <w:rPr>
          <w:highlight w:val="yellow"/>
        </w:rPr>
        <w:t xml:space="preserve">; </w:t>
      </w:r>
      <w:r w:rsidR="00286784" w:rsidRPr="00F03A04">
        <w:rPr>
          <w:highlight w:val="yellow"/>
        </w:rPr>
        <w:t xml:space="preserve">Cycle time: 30 </w:t>
      </w:r>
      <w:r w:rsidR="00D87A16" w:rsidRPr="00F03A04">
        <w:rPr>
          <w:highlight w:val="yellow"/>
        </w:rPr>
        <w:t>s</w:t>
      </w:r>
      <w:r w:rsidR="00006B65" w:rsidRPr="00F03A04">
        <w:rPr>
          <w:highlight w:val="yellow"/>
        </w:rPr>
        <w:t>.</w:t>
      </w:r>
    </w:p>
    <w:p w14:paraId="7507824A" w14:textId="77777777" w:rsidR="00006B65" w:rsidRPr="00F03A04" w:rsidRDefault="00006B65" w:rsidP="006F2924">
      <w:pPr>
        <w:widowControl/>
        <w:jc w:val="left"/>
        <w:rPr>
          <w:highlight w:val="yellow"/>
        </w:rPr>
      </w:pPr>
    </w:p>
    <w:p w14:paraId="150FC5A0" w14:textId="416BBD92" w:rsidR="00286784" w:rsidRPr="00F03A04" w:rsidRDefault="00805626" w:rsidP="006F2924">
      <w:pPr>
        <w:widowControl/>
        <w:jc w:val="left"/>
        <w:rPr>
          <w:highlight w:val="yellow"/>
        </w:rPr>
      </w:pPr>
      <w:r w:rsidRPr="00F03A04">
        <w:rPr>
          <w:highlight w:val="yellow"/>
        </w:rPr>
        <w:t>2.1.</w:t>
      </w:r>
      <w:r w:rsidR="00F56C20" w:rsidRPr="00F03A04">
        <w:rPr>
          <w:highlight w:val="yellow"/>
        </w:rPr>
        <w:t>2</w:t>
      </w:r>
      <w:r w:rsidR="00006B65" w:rsidRPr="00F03A04">
        <w:rPr>
          <w:highlight w:val="yellow"/>
        </w:rPr>
        <w:t>.4</w:t>
      </w:r>
      <w:r w:rsidRPr="00F03A04">
        <w:rPr>
          <w:highlight w:val="yellow"/>
        </w:rPr>
        <w:tab/>
      </w:r>
      <w:r w:rsidR="00286784" w:rsidRPr="00F03A04">
        <w:rPr>
          <w:highlight w:val="yellow"/>
        </w:rPr>
        <w:t>Optic: Top optic</w:t>
      </w:r>
    </w:p>
    <w:p w14:paraId="0E22D455" w14:textId="77777777" w:rsidR="00006B65" w:rsidRPr="00F03A04" w:rsidRDefault="00006B65" w:rsidP="006F2924">
      <w:pPr>
        <w:widowControl/>
        <w:jc w:val="left"/>
        <w:rPr>
          <w:highlight w:val="yellow"/>
        </w:rPr>
      </w:pPr>
    </w:p>
    <w:p w14:paraId="11EAEB83" w14:textId="18A94A2F" w:rsidR="00286784" w:rsidRPr="00F03A04" w:rsidRDefault="00805626" w:rsidP="006F2924">
      <w:pPr>
        <w:widowControl/>
        <w:jc w:val="left"/>
        <w:rPr>
          <w:highlight w:val="yellow"/>
        </w:rPr>
      </w:pPr>
      <w:r w:rsidRPr="00F03A04">
        <w:rPr>
          <w:highlight w:val="yellow"/>
        </w:rPr>
        <w:t>2.1.</w:t>
      </w:r>
      <w:r w:rsidR="00F56C20" w:rsidRPr="00F03A04">
        <w:rPr>
          <w:highlight w:val="yellow"/>
        </w:rPr>
        <w:t>2</w:t>
      </w:r>
      <w:r w:rsidR="00006B65" w:rsidRPr="00F03A04">
        <w:rPr>
          <w:highlight w:val="yellow"/>
        </w:rPr>
        <w:t>.5</w:t>
      </w:r>
      <w:r w:rsidRPr="00F03A04">
        <w:rPr>
          <w:highlight w:val="yellow"/>
        </w:rPr>
        <w:tab/>
      </w:r>
      <w:r w:rsidR="00286784" w:rsidRPr="00F03A04">
        <w:rPr>
          <w:highlight w:val="yellow"/>
        </w:rPr>
        <w:t>Filter settings</w:t>
      </w:r>
      <w:r w:rsidR="00D66A55" w:rsidRPr="00F03A04">
        <w:rPr>
          <w:highlight w:val="yellow"/>
        </w:rPr>
        <w:t>:</w:t>
      </w:r>
      <w:r w:rsidR="00006B65" w:rsidRPr="00F03A04">
        <w:rPr>
          <w:highlight w:val="yellow"/>
        </w:rPr>
        <w:t xml:space="preserve"> </w:t>
      </w:r>
      <w:r w:rsidR="00286784" w:rsidRPr="00F03A04">
        <w:rPr>
          <w:highlight w:val="yellow"/>
        </w:rPr>
        <w:t xml:space="preserve">Number of </w:t>
      </w:r>
      <w:proofErr w:type="spellStart"/>
      <w:r w:rsidR="00286784" w:rsidRPr="00F03A04">
        <w:rPr>
          <w:highlight w:val="yellow"/>
        </w:rPr>
        <w:t>monochromatics</w:t>
      </w:r>
      <w:proofErr w:type="spellEnd"/>
      <w:r w:rsidR="00286784" w:rsidRPr="00F03A04">
        <w:rPr>
          <w:highlight w:val="yellow"/>
        </w:rPr>
        <w:t>: 2</w:t>
      </w:r>
      <w:r w:rsidR="00006B65" w:rsidRPr="00F03A04">
        <w:rPr>
          <w:highlight w:val="yellow"/>
        </w:rPr>
        <w:t xml:space="preserve">. </w:t>
      </w:r>
      <w:r w:rsidR="00286784" w:rsidRPr="00F03A04">
        <w:rPr>
          <w:highlight w:val="yellow"/>
        </w:rPr>
        <w:t>Excitation filter: 355 nm for thrombin; 485 nm for plasmin</w:t>
      </w:r>
      <w:r w:rsidR="00006B65" w:rsidRPr="00F03A04">
        <w:rPr>
          <w:highlight w:val="yellow"/>
        </w:rPr>
        <w:t xml:space="preserve">. </w:t>
      </w:r>
      <w:r w:rsidR="00286784" w:rsidRPr="00F03A04">
        <w:rPr>
          <w:highlight w:val="yellow"/>
        </w:rPr>
        <w:t>Emission filter: 460 nm for thrombin, 520 nm for plasmin</w:t>
      </w:r>
      <w:r w:rsidR="00006B65" w:rsidRPr="00F03A04">
        <w:rPr>
          <w:highlight w:val="yellow"/>
        </w:rPr>
        <w:t xml:space="preserve">. </w:t>
      </w:r>
      <w:r w:rsidR="00286784" w:rsidRPr="00F03A04">
        <w:rPr>
          <w:highlight w:val="yellow"/>
        </w:rPr>
        <w:t>Gain: 600</w:t>
      </w:r>
      <w:r w:rsidR="00006B65" w:rsidRPr="00F03A04">
        <w:rPr>
          <w:highlight w:val="yellow"/>
        </w:rPr>
        <w:t>.</w:t>
      </w:r>
    </w:p>
    <w:p w14:paraId="4CBE30C3" w14:textId="77777777" w:rsidR="00006B65" w:rsidRPr="00F03A04" w:rsidRDefault="00006B65" w:rsidP="006F2924">
      <w:pPr>
        <w:widowControl/>
        <w:jc w:val="left"/>
        <w:rPr>
          <w:highlight w:val="yellow"/>
        </w:rPr>
      </w:pPr>
    </w:p>
    <w:p w14:paraId="7C59AF7E" w14:textId="30E590D6" w:rsidR="00286784" w:rsidRPr="00F03A04" w:rsidRDefault="00286784" w:rsidP="006F2924">
      <w:pPr>
        <w:jc w:val="left"/>
        <w:rPr>
          <w:highlight w:val="yellow"/>
        </w:rPr>
      </w:pPr>
      <w:r w:rsidRPr="00F03A04">
        <w:rPr>
          <w:highlight w:val="yellow"/>
        </w:rPr>
        <w:t>2.1.</w:t>
      </w:r>
      <w:r w:rsidR="00F56C20" w:rsidRPr="00F03A04">
        <w:rPr>
          <w:highlight w:val="yellow"/>
        </w:rPr>
        <w:t>3</w:t>
      </w:r>
      <w:r w:rsidRPr="00F03A04">
        <w:rPr>
          <w:highlight w:val="yellow"/>
        </w:rPr>
        <w:t xml:space="preserve"> </w:t>
      </w:r>
      <w:r w:rsidRPr="00F03A04">
        <w:rPr>
          <w:highlight w:val="yellow"/>
        </w:rPr>
        <w:tab/>
        <w:t>Define the layout with a maximum of 20 wells per plate.</w:t>
      </w:r>
    </w:p>
    <w:p w14:paraId="49D345D0" w14:textId="77777777" w:rsidR="00006B65" w:rsidRPr="00F03A04" w:rsidRDefault="00006B65" w:rsidP="006F2924">
      <w:pPr>
        <w:jc w:val="left"/>
        <w:rPr>
          <w:highlight w:val="yellow"/>
        </w:rPr>
      </w:pPr>
    </w:p>
    <w:p w14:paraId="39963FF6" w14:textId="5083E784" w:rsidR="00286784" w:rsidRPr="00F03A04" w:rsidRDefault="00286784" w:rsidP="006F2924">
      <w:pPr>
        <w:jc w:val="left"/>
        <w:rPr>
          <w:highlight w:val="yellow"/>
        </w:rPr>
      </w:pPr>
      <w:r w:rsidRPr="00F03A04">
        <w:rPr>
          <w:highlight w:val="yellow"/>
        </w:rPr>
        <w:t>2.1.</w:t>
      </w:r>
      <w:r w:rsidR="00F56C20" w:rsidRPr="00F03A04">
        <w:rPr>
          <w:highlight w:val="yellow"/>
        </w:rPr>
        <w:t>4</w:t>
      </w:r>
      <w:r w:rsidRPr="00F03A04">
        <w:rPr>
          <w:highlight w:val="yellow"/>
        </w:rPr>
        <w:t xml:space="preserve"> </w:t>
      </w:r>
      <w:r w:rsidRPr="00F03A04">
        <w:rPr>
          <w:highlight w:val="yellow"/>
        </w:rPr>
        <w:tab/>
        <w:t xml:space="preserve">Navigate to </w:t>
      </w:r>
      <w:r w:rsidRPr="00F03A04">
        <w:rPr>
          <w:b/>
          <w:bCs/>
          <w:highlight w:val="yellow"/>
        </w:rPr>
        <w:t>Concentrations/Volumes/Shaking</w:t>
      </w:r>
      <w:r w:rsidRPr="00F03A04">
        <w:rPr>
          <w:highlight w:val="yellow"/>
        </w:rPr>
        <w:t xml:space="preserve"> and confirm the following settings.</w:t>
      </w:r>
      <w:r w:rsidR="00006B65" w:rsidRPr="00F03A04">
        <w:rPr>
          <w:highlight w:val="yellow"/>
        </w:rPr>
        <w:t xml:space="preserve"> </w:t>
      </w:r>
      <w:r w:rsidRPr="00F03A04">
        <w:rPr>
          <w:highlight w:val="yellow"/>
        </w:rPr>
        <w:t>Pump 1 = 20 µL</w:t>
      </w:r>
      <w:r w:rsidR="00006B65" w:rsidRPr="00F03A04">
        <w:rPr>
          <w:highlight w:val="yellow"/>
        </w:rPr>
        <w:t xml:space="preserve">; </w:t>
      </w:r>
      <w:r w:rsidRPr="00F03A04">
        <w:rPr>
          <w:highlight w:val="yellow"/>
        </w:rPr>
        <w:t>Pump 2 = 0 µL</w:t>
      </w:r>
      <w:r w:rsidR="00006B65" w:rsidRPr="00F03A04">
        <w:rPr>
          <w:highlight w:val="yellow"/>
        </w:rPr>
        <w:t xml:space="preserve">; </w:t>
      </w:r>
      <w:r w:rsidRPr="00F03A04">
        <w:rPr>
          <w:highlight w:val="yellow"/>
        </w:rPr>
        <w:t>Speed = 420 µL/s</w:t>
      </w:r>
      <w:r w:rsidR="00006B65" w:rsidRPr="00F03A04">
        <w:rPr>
          <w:highlight w:val="yellow"/>
        </w:rPr>
        <w:t>.</w:t>
      </w:r>
    </w:p>
    <w:p w14:paraId="542083A7" w14:textId="77777777" w:rsidR="00286784" w:rsidRPr="00F03A04" w:rsidRDefault="00286784" w:rsidP="006F2924">
      <w:pPr>
        <w:jc w:val="left"/>
        <w:rPr>
          <w:highlight w:val="yellow"/>
        </w:rPr>
      </w:pPr>
    </w:p>
    <w:p w14:paraId="2A5DED3E" w14:textId="77777777" w:rsidR="00006B65" w:rsidRPr="00F03A04" w:rsidRDefault="00286784" w:rsidP="006F2924">
      <w:pPr>
        <w:jc w:val="left"/>
        <w:rPr>
          <w:highlight w:val="yellow"/>
        </w:rPr>
      </w:pPr>
      <w:r w:rsidRPr="00F03A04">
        <w:rPr>
          <w:highlight w:val="yellow"/>
        </w:rPr>
        <w:t>2.2 Prepare the injection system</w:t>
      </w:r>
    </w:p>
    <w:p w14:paraId="7FBBC28F" w14:textId="77777777" w:rsidR="00006B65" w:rsidRPr="00F03A04" w:rsidRDefault="00286784" w:rsidP="006F2924">
      <w:pPr>
        <w:jc w:val="left"/>
        <w:rPr>
          <w:highlight w:val="yellow"/>
        </w:rPr>
      </w:pPr>
      <w:r w:rsidRPr="00F03A04">
        <w:rPr>
          <w:highlight w:val="yellow"/>
        </w:rPr>
        <w:br/>
        <w:t xml:space="preserve">2.2.1 </w:t>
      </w:r>
      <w:r w:rsidRPr="00F03A04">
        <w:rPr>
          <w:highlight w:val="yellow"/>
        </w:rPr>
        <w:tab/>
        <w:t>Remove and rinse the injection needles in a container with buffer.</w:t>
      </w:r>
    </w:p>
    <w:p w14:paraId="6D8BE555" w14:textId="77777777" w:rsidR="00006B65" w:rsidRPr="00F03A04" w:rsidRDefault="00286784" w:rsidP="006F2924">
      <w:pPr>
        <w:jc w:val="left"/>
        <w:rPr>
          <w:highlight w:val="yellow"/>
        </w:rPr>
      </w:pPr>
      <w:r w:rsidRPr="00F03A04">
        <w:rPr>
          <w:highlight w:val="yellow"/>
        </w:rPr>
        <w:br/>
        <w:t xml:space="preserve">2.2.2 </w:t>
      </w:r>
      <w:r w:rsidRPr="00F03A04">
        <w:rPr>
          <w:highlight w:val="yellow"/>
        </w:rPr>
        <w:tab/>
        <w:t>Set the rinse volume to 2,500 µL and rinse the pumps with 37 °C Tris/NaCl buffer.</w:t>
      </w:r>
    </w:p>
    <w:p w14:paraId="7E677BD9" w14:textId="24C9D20C" w:rsidR="00286784" w:rsidRPr="00F03A04" w:rsidRDefault="00286784" w:rsidP="006F2924">
      <w:pPr>
        <w:jc w:val="left"/>
        <w:rPr>
          <w:highlight w:val="yellow"/>
        </w:rPr>
      </w:pPr>
      <w:r w:rsidRPr="00F03A04">
        <w:rPr>
          <w:highlight w:val="yellow"/>
        </w:rPr>
        <w:br/>
      </w:r>
      <w:r w:rsidRPr="00F03A04">
        <w:rPr>
          <w:highlight w:val="yellow"/>
        </w:rPr>
        <w:lastRenderedPageBreak/>
        <w:t xml:space="preserve">2.2.3 </w:t>
      </w:r>
      <w:r w:rsidRPr="00F03A04">
        <w:rPr>
          <w:highlight w:val="yellow"/>
        </w:rPr>
        <w:tab/>
        <w:t>Reset the rinse volume to 500 µL.</w:t>
      </w:r>
    </w:p>
    <w:p w14:paraId="63074065" w14:textId="77777777" w:rsidR="00286784" w:rsidRPr="00F03A04" w:rsidRDefault="00286784" w:rsidP="006F2924">
      <w:pPr>
        <w:jc w:val="left"/>
        <w:rPr>
          <w:highlight w:val="yellow"/>
        </w:rPr>
      </w:pPr>
    </w:p>
    <w:p w14:paraId="283E599B" w14:textId="29528C88" w:rsidR="00286784" w:rsidRPr="00F03A04" w:rsidRDefault="00286784" w:rsidP="006F2924">
      <w:pPr>
        <w:pStyle w:val="Lijstalinea"/>
        <w:numPr>
          <w:ilvl w:val="0"/>
          <w:numId w:val="41"/>
        </w:numPr>
        <w:spacing w:after="0" w:line="240" w:lineRule="auto"/>
        <w:ind w:left="0" w:firstLine="0"/>
        <w:contextualSpacing w:val="0"/>
        <w:rPr>
          <w:rFonts w:ascii="Calibri" w:hAnsi="Calibri" w:cs="Calibri"/>
          <w:b/>
          <w:bCs/>
          <w:sz w:val="24"/>
          <w:szCs w:val="24"/>
          <w:highlight w:val="yellow"/>
        </w:rPr>
      </w:pPr>
      <w:r w:rsidRPr="00F03A04">
        <w:rPr>
          <w:rFonts w:ascii="Calibri" w:hAnsi="Calibri" w:cs="Calibri"/>
          <w:b/>
          <w:bCs/>
          <w:sz w:val="24"/>
          <w:szCs w:val="24"/>
          <w:highlight w:val="yellow"/>
        </w:rPr>
        <w:t xml:space="preserve">Assay </w:t>
      </w:r>
      <w:r w:rsidR="00006B65" w:rsidRPr="00F03A04">
        <w:rPr>
          <w:rFonts w:ascii="Calibri" w:hAnsi="Calibri" w:cs="Calibri"/>
          <w:b/>
          <w:bCs/>
          <w:sz w:val="24"/>
          <w:szCs w:val="24"/>
          <w:highlight w:val="yellow"/>
        </w:rPr>
        <w:t>setup in microplate format</w:t>
      </w:r>
    </w:p>
    <w:p w14:paraId="04EEBFFC"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7B004CE5" w14:textId="0A9F6D70" w:rsidR="00286784" w:rsidRPr="00F03A04" w:rsidRDefault="00286784" w:rsidP="006F2924">
      <w:pPr>
        <w:pStyle w:val="Lijstalinea"/>
        <w:numPr>
          <w:ilvl w:val="1"/>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Microplate shaker setup</w:t>
      </w:r>
    </w:p>
    <w:p w14:paraId="17FA25EB"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5592F93B" w14:textId="77777777"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Set the microplate shaker to 37 °C and verify the temperature before use.</w:t>
      </w:r>
    </w:p>
    <w:p w14:paraId="0CA07B5C"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02703902" w14:textId="77777777"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Set the shaking intensity to 1100 rpm.</w:t>
      </w:r>
    </w:p>
    <w:p w14:paraId="41C632EC" w14:textId="77777777" w:rsidR="00006B65" w:rsidRPr="00F03A04" w:rsidRDefault="00006B65" w:rsidP="006F2924">
      <w:pPr>
        <w:rPr>
          <w:highlight w:val="yellow"/>
        </w:rPr>
      </w:pPr>
    </w:p>
    <w:p w14:paraId="2647BCC6" w14:textId="77777777"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Use this shaker for all mixing steps in the assay to ensure homogeneous reagent distribution and consistent enzymatic activity.</w:t>
      </w:r>
    </w:p>
    <w:p w14:paraId="2921B081" w14:textId="77777777" w:rsidR="00286784" w:rsidRPr="00F03A04" w:rsidRDefault="00286784" w:rsidP="006F2924">
      <w:pPr>
        <w:jc w:val="left"/>
        <w:rPr>
          <w:highlight w:val="yellow"/>
        </w:rPr>
      </w:pPr>
    </w:p>
    <w:p w14:paraId="0C7D14AA" w14:textId="77777777" w:rsidR="00286784" w:rsidRPr="00F03A04" w:rsidRDefault="00286784" w:rsidP="006F2924">
      <w:pPr>
        <w:pStyle w:val="Lijstalinea"/>
        <w:numPr>
          <w:ilvl w:val="1"/>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Add reagents to the wells</w:t>
      </w:r>
    </w:p>
    <w:p w14:paraId="694255EB"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358E8265" w14:textId="2F142C6F"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 xml:space="preserve">Thaw patient plasma and normal pooled plasma (NPP) in a 37 °C water bath for up to 10 </w:t>
      </w:r>
      <w:r w:rsidR="00A74793" w:rsidRPr="00F03A04">
        <w:rPr>
          <w:rFonts w:ascii="Calibri" w:hAnsi="Calibri" w:cs="Calibri"/>
          <w:sz w:val="24"/>
          <w:szCs w:val="24"/>
          <w:highlight w:val="yellow"/>
        </w:rPr>
        <w:t>min</w:t>
      </w:r>
      <w:r w:rsidRPr="00F03A04">
        <w:rPr>
          <w:rFonts w:ascii="Calibri" w:hAnsi="Calibri" w:cs="Calibri"/>
          <w:sz w:val="24"/>
          <w:szCs w:val="24"/>
          <w:highlight w:val="yellow"/>
        </w:rPr>
        <w:t>.</w:t>
      </w:r>
    </w:p>
    <w:p w14:paraId="62E49D8E"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372D1EDB" w14:textId="77777777"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Mix thoroughly and verify complete thawing (no cryoprecipitate).</w:t>
      </w:r>
    </w:p>
    <w:p w14:paraId="617C6F0F" w14:textId="77777777" w:rsidR="00006B65" w:rsidRPr="00F03A04" w:rsidRDefault="00006B65" w:rsidP="006F2924">
      <w:pPr>
        <w:rPr>
          <w:highlight w:val="yellow"/>
        </w:rPr>
      </w:pPr>
    </w:p>
    <w:p w14:paraId="590579F2" w14:textId="77777777"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Add 80 µL of patient plasma or NPP to the preselected wells. Use a fresh pipette tip for each sample.</w:t>
      </w:r>
    </w:p>
    <w:p w14:paraId="6F8519A6" w14:textId="77777777" w:rsidR="00006B65" w:rsidRPr="00F03A04" w:rsidRDefault="00006B65" w:rsidP="006F2924">
      <w:pPr>
        <w:rPr>
          <w:highlight w:val="yellow"/>
        </w:rPr>
      </w:pPr>
    </w:p>
    <w:p w14:paraId="42241035" w14:textId="03BFCD05" w:rsidR="00286784" w:rsidRPr="00F03A04" w:rsidRDefault="00286784" w:rsidP="006F2924">
      <w:pPr>
        <w:jc w:val="left"/>
        <w:rPr>
          <w:highlight w:val="yellow"/>
        </w:rPr>
      </w:pPr>
      <w:r w:rsidRPr="00F03A04">
        <w:rPr>
          <w:highlight w:val="yellow"/>
        </w:rPr>
        <w:t>NOTE: Include a NPP sample in every assay run to account for between-run variability (see further</w:t>
      </w:r>
      <w:r w:rsidR="00006B65" w:rsidRPr="00F03A04">
        <w:rPr>
          <w:highlight w:val="yellow"/>
        </w:rPr>
        <w:t xml:space="preserve"> in step</w:t>
      </w:r>
      <w:r w:rsidRPr="00F03A04">
        <w:rPr>
          <w:highlight w:val="yellow"/>
        </w:rPr>
        <w:t xml:space="preserve"> 5.6).</w:t>
      </w:r>
    </w:p>
    <w:p w14:paraId="2F8C7B9C" w14:textId="77777777" w:rsidR="00006B65" w:rsidRPr="00F03A04" w:rsidRDefault="00006B65" w:rsidP="006F2924">
      <w:pPr>
        <w:jc w:val="left"/>
        <w:rPr>
          <w:highlight w:val="yellow"/>
        </w:rPr>
      </w:pPr>
    </w:p>
    <w:p w14:paraId="7C8E8C2E" w14:textId="02C6D497"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 xml:space="preserve">Add 2 µL </w:t>
      </w:r>
      <w:r w:rsidR="00006B65" w:rsidRPr="00F03A04">
        <w:rPr>
          <w:rFonts w:ascii="Calibri" w:hAnsi="Calibri" w:cs="Calibri"/>
          <w:sz w:val="24"/>
          <w:szCs w:val="24"/>
          <w:highlight w:val="yellow"/>
        </w:rPr>
        <w:t xml:space="preserve">of </w:t>
      </w:r>
      <w:r w:rsidRPr="00F03A04">
        <w:rPr>
          <w:rFonts w:ascii="Calibri" w:hAnsi="Calibri" w:cs="Calibri"/>
          <w:sz w:val="24"/>
          <w:szCs w:val="24"/>
          <w:highlight w:val="yellow"/>
        </w:rPr>
        <w:t>cephalin.</w:t>
      </w:r>
    </w:p>
    <w:p w14:paraId="06CE2AC6"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03A4B321" w14:textId="05795092"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 xml:space="preserve">Add 2 µL </w:t>
      </w:r>
      <w:r w:rsidR="00006B65" w:rsidRPr="00F03A04">
        <w:rPr>
          <w:rFonts w:ascii="Calibri" w:hAnsi="Calibri" w:cs="Calibri"/>
          <w:sz w:val="24"/>
          <w:szCs w:val="24"/>
          <w:highlight w:val="yellow"/>
        </w:rPr>
        <w:t xml:space="preserve">of </w:t>
      </w:r>
      <w:r w:rsidRPr="00F03A04">
        <w:rPr>
          <w:rFonts w:ascii="Calibri" w:hAnsi="Calibri" w:cs="Calibri"/>
          <w:sz w:val="24"/>
          <w:szCs w:val="24"/>
          <w:highlight w:val="yellow"/>
        </w:rPr>
        <w:t>tissue factor (1:500 dilution). Mix briefly using a plate shaker.</w:t>
      </w:r>
    </w:p>
    <w:p w14:paraId="3D750962" w14:textId="77777777" w:rsidR="00006B65" w:rsidRPr="00F03A04" w:rsidRDefault="00006B65" w:rsidP="006F2924">
      <w:pPr>
        <w:rPr>
          <w:highlight w:val="yellow"/>
        </w:rPr>
      </w:pPr>
    </w:p>
    <w:p w14:paraId="6078BA8D" w14:textId="0BCB92E7"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 xml:space="preserve">Add 10 µL </w:t>
      </w:r>
      <w:r w:rsidR="00006B65" w:rsidRPr="00F03A04">
        <w:rPr>
          <w:rFonts w:ascii="Calibri" w:hAnsi="Calibri" w:cs="Calibri"/>
          <w:sz w:val="24"/>
          <w:szCs w:val="24"/>
          <w:highlight w:val="yellow"/>
        </w:rPr>
        <w:t xml:space="preserve">of </w:t>
      </w:r>
      <w:r w:rsidRPr="00F03A04">
        <w:rPr>
          <w:rFonts w:ascii="Calibri" w:hAnsi="Calibri" w:cs="Calibri"/>
          <w:sz w:val="24"/>
          <w:szCs w:val="24"/>
          <w:highlight w:val="yellow"/>
        </w:rPr>
        <w:t>Tris-NaCl buffer. Mix briefly using a plate shaker.</w:t>
      </w:r>
    </w:p>
    <w:p w14:paraId="228022EA" w14:textId="77777777" w:rsidR="00006B65" w:rsidRPr="00F03A04" w:rsidRDefault="00006B65" w:rsidP="006F2924">
      <w:pPr>
        <w:rPr>
          <w:highlight w:val="yellow"/>
        </w:rPr>
      </w:pPr>
    </w:p>
    <w:p w14:paraId="12998A98" w14:textId="0FBB3D8E"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 xml:space="preserve">Add 4 µL </w:t>
      </w:r>
      <w:r w:rsidR="00006B65" w:rsidRPr="00F03A04">
        <w:rPr>
          <w:rFonts w:ascii="Calibri" w:hAnsi="Calibri" w:cs="Calibri"/>
          <w:sz w:val="24"/>
          <w:szCs w:val="24"/>
          <w:highlight w:val="yellow"/>
        </w:rPr>
        <w:t xml:space="preserve">of </w:t>
      </w:r>
      <w:r w:rsidRPr="00F03A04">
        <w:rPr>
          <w:rFonts w:ascii="Calibri" w:hAnsi="Calibri" w:cs="Calibri"/>
          <w:sz w:val="24"/>
          <w:szCs w:val="24"/>
          <w:highlight w:val="yellow"/>
        </w:rPr>
        <w:t>thrombin substrate.</w:t>
      </w:r>
    </w:p>
    <w:p w14:paraId="3C3EEF58" w14:textId="77777777" w:rsidR="00006B65" w:rsidRPr="00F03A04" w:rsidRDefault="00006B65" w:rsidP="006F2924">
      <w:pPr>
        <w:rPr>
          <w:highlight w:val="yellow"/>
        </w:rPr>
      </w:pPr>
    </w:p>
    <w:p w14:paraId="276694C1" w14:textId="0ECB56B1" w:rsidR="00286784" w:rsidRPr="00F03A04" w:rsidRDefault="00286784" w:rsidP="006F2924">
      <w:pPr>
        <w:pStyle w:val="Lijstalinea"/>
        <w:numPr>
          <w:ilvl w:val="2"/>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 xml:space="preserve">Add 2 µL </w:t>
      </w:r>
      <w:r w:rsidR="00006B65" w:rsidRPr="00F03A04">
        <w:rPr>
          <w:rFonts w:ascii="Calibri" w:hAnsi="Calibri" w:cs="Calibri"/>
          <w:sz w:val="24"/>
          <w:szCs w:val="24"/>
          <w:highlight w:val="yellow"/>
        </w:rPr>
        <w:t xml:space="preserve">of </w:t>
      </w:r>
      <w:r w:rsidRPr="00F03A04">
        <w:rPr>
          <w:rFonts w:ascii="Calibri" w:hAnsi="Calibri" w:cs="Calibri"/>
          <w:sz w:val="24"/>
          <w:szCs w:val="24"/>
          <w:highlight w:val="yellow"/>
        </w:rPr>
        <w:t>plasmin substrate. Mix briefly using a plate shaker.</w:t>
      </w:r>
    </w:p>
    <w:p w14:paraId="2565780C" w14:textId="77777777" w:rsidR="00286784" w:rsidRPr="00F03A04" w:rsidRDefault="00286784" w:rsidP="006F2924">
      <w:pPr>
        <w:jc w:val="left"/>
        <w:rPr>
          <w:highlight w:val="yellow"/>
        </w:rPr>
      </w:pPr>
    </w:p>
    <w:p w14:paraId="16422F23" w14:textId="090CD307" w:rsidR="00006B65" w:rsidRPr="00F03A04" w:rsidRDefault="00286784" w:rsidP="006F2924">
      <w:pPr>
        <w:pStyle w:val="Lijstalinea"/>
        <w:numPr>
          <w:ilvl w:val="1"/>
          <w:numId w:val="28"/>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Pre-incubation</w:t>
      </w:r>
    </w:p>
    <w:p w14:paraId="42416BC3" w14:textId="77777777" w:rsidR="00006B65" w:rsidRPr="00F03A04" w:rsidRDefault="00286784" w:rsidP="006F2924">
      <w:pPr>
        <w:pStyle w:val="Lijstalinea"/>
        <w:spacing w:after="0" w:line="240" w:lineRule="auto"/>
        <w:ind w:left="0"/>
        <w:contextualSpacing w:val="0"/>
        <w:rPr>
          <w:rFonts w:ascii="Calibri" w:hAnsi="Calibri" w:cs="Calibri"/>
          <w:sz w:val="24"/>
          <w:szCs w:val="24"/>
          <w:highlight w:val="yellow"/>
        </w:rPr>
      </w:pPr>
      <w:r w:rsidRPr="00F03A04">
        <w:rPr>
          <w:rFonts w:ascii="Calibri" w:hAnsi="Calibri" w:cs="Calibri"/>
          <w:sz w:val="24"/>
          <w:szCs w:val="24"/>
          <w:highlight w:val="yellow"/>
        </w:rPr>
        <w:br/>
        <w:t xml:space="preserve">3.3.1 </w:t>
      </w:r>
      <w:r w:rsidRPr="00F03A04">
        <w:rPr>
          <w:rFonts w:ascii="Calibri" w:hAnsi="Calibri" w:cs="Calibri"/>
          <w:sz w:val="24"/>
          <w:szCs w:val="24"/>
          <w:highlight w:val="yellow"/>
        </w:rPr>
        <w:tab/>
        <w:t>Insert the microplate into the plate reader.</w:t>
      </w:r>
    </w:p>
    <w:p w14:paraId="40BB2639" w14:textId="31098DFD" w:rsidR="00286784" w:rsidRPr="00F03A04" w:rsidRDefault="00286784" w:rsidP="006F2924">
      <w:pPr>
        <w:pStyle w:val="Lijstalinea"/>
        <w:spacing w:after="0" w:line="240" w:lineRule="auto"/>
        <w:ind w:left="0"/>
        <w:contextualSpacing w:val="0"/>
        <w:rPr>
          <w:rFonts w:ascii="Calibri" w:hAnsi="Calibri" w:cs="Calibri"/>
          <w:sz w:val="24"/>
          <w:szCs w:val="24"/>
          <w:highlight w:val="yellow"/>
        </w:rPr>
      </w:pPr>
      <w:r w:rsidRPr="00F03A04">
        <w:rPr>
          <w:rFonts w:ascii="Calibri" w:hAnsi="Calibri" w:cs="Calibri"/>
          <w:sz w:val="24"/>
          <w:szCs w:val="24"/>
          <w:highlight w:val="yellow"/>
        </w:rPr>
        <w:br/>
        <w:t xml:space="preserve">3.3.2 </w:t>
      </w:r>
      <w:r w:rsidRPr="00F03A04">
        <w:rPr>
          <w:rFonts w:ascii="Calibri" w:hAnsi="Calibri" w:cs="Calibri"/>
          <w:sz w:val="24"/>
          <w:szCs w:val="24"/>
          <w:highlight w:val="yellow"/>
        </w:rPr>
        <w:tab/>
        <w:t xml:space="preserve">Allow the plate to equilibrate at 37 °C for several </w:t>
      </w:r>
      <w:r w:rsidR="00A74793" w:rsidRPr="00F03A04">
        <w:rPr>
          <w:rFonts w:ascii="Calibri" w:hAnsi="Calibri" w:cs="Calibri"/>
          <w:sz w:val="24"/>
          <w:szCs w:val="24"/>
          <w:highlight w:val="yellow"/>
        </w:rPr>
        <w:t>min</w:t>
      </w:r>
      <w:r w:rsidRPr="00F03A04">
        <w:rPr>
          <w:rFonts w:ascii="Calibri" w:hAnsi="Calibri" w:cs="Calibri"/>
          <w:sz w:val="24"/>
          <w:szCs w:val="24"/>
          <w:highlight w:val="yellow"/>
        </w:rPr>
        <w:t>.</w:t>
      </w:r>
    </w:p>
    <w:p w14:paraId="66B62595" w14:textId="77777777" w:rsidR="00286784" w:rsidRPr="00F03A04" w:rsidRDefault="00286784" w:rsidP="006F2924">
      <w:pPr>
        <w:jc w:val="left"/>
        <w:rPr>
          <w:highlight w:val="yellow"/>
        </w:rPr>
      </w:pPr>
    </w:p>
    <w:p w14:paraId="74CCACE7" w14:textId="1AE5B840" w:rsidR="00286784" w:rsidRPr="00F03A04" w:rsidRDefault="00286784" w:rsidP="006F2924">
      <w:pPr>
        <w:pStyle w:val="Lijstalinea"/>
        <w:numPr>
          <w:ilvl w:val="0"/>
          <w:numId w:val="41"/>
        </w:numPr>
        <w:spacing w:after="0" w:line="240" w:lineRule="auto"/>
        <w:ind w:left="0" w:firstLine="0"/>
        <w:contextualSpacing w:val="0"/>
        <w:rPr>
          <w:rFonts w:ascii="Calibri" w:hAnsi="Calibri" w:cs="Calibri"/>
          <w:b/>
          <w:bCs/>
          <w:sz w:val="24"/>
          <w:szCs w:val="24"/>
          <w:highlight w:val="yellow"/>
        </w:rPr>
      </w:pPr>
      <w:r w:rsidRPr="00F03A04">
        <w:rPr>
          <w:rFonts w:ascii="Calibri" w:hAnsi="Calibri" w:cs="Calibri"/>
          <w:b/>
          <w:bCs/>
          <w:sz w:val="24"/>
          <w:szCs w:val="24"/>
          <w:highlight w:val="yellow"/>
        </w:rPr>
        <w:t xml:space="preserve">Preparation and </w:t>
      </w:r>
      <w:r w:rsidR="00006B65" w:rsidRPr="00F03A04">
        <w:rPr>
          <w:rFonts w:ascii="Calibri" w:hAnsi="Calibri" w:cs="Calibri"/>
          <w:b/>
          <w:bCs/>
          <w:sz w:val="24"/>
          <w:szCs w:val="24"/>
          <w:highlight w:val="yellow"/>
        </w:rPr>
        <w:t>injection of the starting reagent</w:t>
      </w:r>
    </w:p>
    <w:p w14:paraId="3ECCE14B" w14:textId="77777777" w:rsidR="00006B65" w:rsidRPr="00F03A04" w:rsidRDefault="00006B65" w:rsidP="006F2924">
      <w:pPr>
        <w:pStyle w:val="Lijstalinea"/>
        <w:spacing w:after="0" w:line="240" w:lineRule="auto"/>
        <w:ind w:left="0"/>
        <w:contextualSpacing w:val="0"/>
        <w:rPr>
          <w:rFonts w:ascii="Calibri" w:hAnsi="Calibri" w:cs="Calibri"/>
          <w:b/>
          <w:bCs/>
          <w:sz w:val="24"/>
          <w:szCs w:val="24"/>
          <w:highlight w:val="yellow"/>
        </w:rPr>
      </w:pPr>
    </w:p>
    <w:p w14:paraId="6B1209B5" w14:textId="77777777" w:rsidR="00286784" w:rsidRPr="00F03A04" w:rsidRDefault="00286784" w:rsidP="006F2924">
      <w:pPr>
        <w:pStyle w:val="Lijstalinea"/>
        <w:numPr>
          <w:ilvl w:val="1"/>
          <w:numId w:val="29"/>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lastRenderedPageBreak/>
        <w:t>Prepare the reagent for Pump 1</w:t>
      </w:r>
    </w:p>
    <w:p w14:paraId="6F86ACEE"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2E0B6542" w14:textId="4B887EDC" w:rsidR="00286784" w:rsidRPr="00F03A04" w:rsidRDefault="00286784" w:rsidP="006F2924">
      <w:pPr>
        <w:pStyle w:val="Lijstalinea"/>
        <w:numPr>
          <w:ilvl w:val="2"/>
          <w:numId w:val="29"/>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 xml:space="preserve">Combine 672 µL </w:t>
      </w:r>
      <w:r w:rsidR="00006B65" w:rsidRPr="00F03A04">
        <w:rPr>
          <w:rFonts w:ascii="Calibri" w:hAnsi="Calibri" w:cs="Calibri"/>
          <w:sz w:val="24"/>
          <w:szCs w:val="24"/>
          <w:highlight w:val="yellow"/>
        </w:rPr>
        <w:t xml:space="preserve">of </w:t>
      </w:r>
      <w:r w:rsidRPr="00F03A04">
        <w:rPr>
          <w:rFonts w:ascii="Calibri" w:hAnsi="Calibri" w:cs="Calibri"/>
          <w:sz w:val="24"/>
          <w:szCs w:val="24"/>
          <w:highlight w:val="yellow"/>
        </w:rPr>
        <w:t>Tris/NaCl buffer, 192 µL</w:t>
      </w:r>
      <w:r w:rsidR="00006B65" w:rsidRPr="00F03A04">
        <w:rPr>
          <w:rFonts w:ascii="Calibri" w:hAnsi="Calibri" w:cs="Calibri"/>
          <w:sz w:val="24"/>
          <w:szCs w:val="24"/>
          <w:highlight w:val="yellow"/>
        </w:rPr>
        <w:t xml:space="preserve"> of</w:t>
      </w:r>
      <w:r w:rsidRPr="00F03A04">
        <w:rPr>
          <w:rFonts w:ascii="Calibri" w:hAnsi="Calibri" w:cs="Calibri"/>
          <w:sz w:val="24"/>
          <w:szCs w:val="24"/>
          <w:highlight w:val="yellow"/>
        </w:rPr>
        <w:t xml:space="preserve"> Tris/NaCl/</w:t>
      </w:r>
      <w:proofErr w:type="spellStart"/>
      <w:r w:rsidRPr="00F03A04">
        <w:rPr>
          <w:rFonts w:ascii="Calibri" w:hAnsi="Calibri" w:cs="Calibri"/>
          <w:sz w:val="24"/>
          <w:szCs w:val="24"/>
          <w:highlight w:val="yellow"/>
        </w:rPr>
        <w:t>CaCl</w:t>
      </w:r>
      <w:proofErr w:type="spellEnd"/>
      <w:r w:rsidRPr="00F03A04">
        <w:rPr>
          <w:rFonts w:ascii="Calibri" w:hAnsi="Calibri" w:cs="Calibri"/>
          <w:sz w:val="24"/>
          <w:szCs w:val="24"/>
          <w:highlight w:val="yellow"/>
        </w:rPr>
        <w:t>₂ buffer, and 96 µL</w:t>
      </w:r>
      <w:r w:rsidR="00006B65" w:rsidRPr="00F03A04">
        <w:rPr>
          <w:rFonts w:ascii="Calibri" w:hAnsi="Calibri" w:cs="Calibri"/>
          <w:sz w:val="24"/>
          <w:szCs w:val="24"/>
          <w:highlight w:val="yellow"/>
        </w:rPr>
        <w:t xml:space="preserve"> of</w:t>
      </w:r>
      <w:r w:rsidRPr="00F03A04">
        <w:rPr>
          <w:rFonts w:ascii="Calibri" w:hAnsi="Calibri" w:cs="Calibri"/>
          <w:sz w:val="24"/>
          <w:szCs w:val="24"/>
          <w:highlight w:val="yellow"/>
        </w:rPr>
        <w:t xml:space="preserve"> tPA (from step 1.2.5). Vortex thoroughly.</w:t>
      </w:r>
    </w:p>
    <w:p w14:paraId="0C84B08B"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06385C3D" w14:textId="6A1C4D7B" w:rsidR="00286784" w:rsidRPr="00F03A04" w:rsidRDefault="00C53DFC" w:rsidP="006F2924">
      <w:pPr>
        <w:pStyle w:val="Lijstalinea"/>
        <w:numPr>
          <w:ilvl w:val="2"/>
          <w:numId w:val="29"/>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 xml:space="preserve">Pierce </w:t>
      </w:r>
      <w:r w:rsidR="00286784" w:rsidRPr="00F03A04">
        <w:rPr>
          <w:rFonts w:ascii="Calibri" w:hAnsi="Calibri" w:cs="Calibri"/>
          <w:sz w:val="24"/>
          <w:szCs w:val="24"/>
          <w:highlight w:val="yellow"/>
        </w:rPr>
        <w:t>two holes in the cap of the reagent tube.</w:t>
      </w:r>
    </w:p>
    <w:p w14:paraId="42E82E12" w14:textId="77777777" w:rsidR="00006B65" w:rsidRPr="00F03A04" w:rsidRDefault="00006B65" w:rsidP="006F2924">
      <w:pPr>
        <w:rPr>
          <w:highlight w:val="yellow"/>
        </w:rPr>
      </w:pPr>
    </w:p>
    <w:p w14:paraId="3B3739AC" w14:textId="77777777" w:rsidR="00286784" w:rsidRPr="00F03A04" w:rsidRDefault="00286784" w:rsidP="006F2924">
      <w:pPr>
        <w:pStyle w:val="Lijstalinea"/>
        <w:numPr>
          <w:ilvl w:val="2"/>
          <w:numId w:val="29"/>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Insert the pump tubing through one hole to the bottom of the tube.</w:t>
      </w:r>
    </w:p>
    <w:p w14:paraId="50AC4716" w14:textId="77777777" w:rsidR="00286784" w:rsidRPr="00F03A04" w:rsidRDefault="00286784" w:rsidP="006F2924">
      <w:pPr>
        <w:jc w:val="left"/>
        <w:rPr>
          <w:highlight w:val="yellow"/>
        </w:rPr>
      </w:pPr>
    </w:p>
    <w:p w14:paraId="2AD6FF63" w14:textId="630F266D" w:rsidR="00006B65" w:rsidRPr="00F03A04" w:rsidRDefault="00286784" w:rsidP="006F2924">
      <w:pPr>
        <w:pStyle w:val="Lijstalinea"/>
        <w:numPr>
          <w:ilvl w:val="1"/>
          <w:numId w:val="29"/>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Prime and start the assay</w:t>
      </w:r>
    </w:p>
    <w:p w14:paraId="2508155E" w14:textId="77777777" w:rsidR="00006B65" w:rsidRPr="00F03A04" w:rsidRDefault="00286784" w:rsidP="006F2924">
      <w:pPr>
        <w:pStyle w:val="Lijstalinea"/>
        <w:spacing w:after="0" w:line="240" w:lineRule="auto"/>
        <w:ind w:left="0"/>
        <w:contextualSpacing w:val="0"/>
        <w:rPr>
          <w:rFonts w:ascii="Calibri" w:hAnsi="Calibri" w:cs="Calibri"/>
          <w:sz w:val="24"/>
          <w:szCs w:val="24"/>
          <w:highlight w:val="yellow"/>
        </w:rPr>
      </w:pPr>
      <w:r w:rsidRPr="00F03A04">
        <w:rPr>
          <w:rFonts w:ascii="Calibri" w:hAnsi="Calibri" w:cs="Calibri"/>
          <w:sz w:val="24"/>
          <w:szCs w:val="24"/>
          <w:highlight w:val="yellow"/>
        </w:rPr>
        <w:br/>
        <w:t xml:space="preserve">4.2.1 </w:t>
      </w:r>
      <w:r w:rsidRPr="00F03A04">
        <w:rPr>
          <w:rFonts w:ascii="Calibri" w:hAnsi="Calibri" w:cs="Calibri"/>
          <w:sz w:val="24"/>
          <w:szCs w:val="24"/>
          <w:highlight w:val="yellow"/>
        </w:rPr>
        <w:tab/>
        <w:t>Use the software to prime the pump with 500 µL of the reagent.</w:t>
      </w:r>
    </w:p>
    <w:p w14:paraId="2CC33846" w14:textId="77777777" w:rsidR="00006B65" w:rsidRPr="00F03A04" w:rsidRDefault="00286784" w:rsidP="006F2924">
      <w:pPr>
        <w:pStyle w:val="Lijstalinea"/>
        <w:spacing w:after="0" w:line="240" w:lineRule="auto"/>
        <w:ind w:left="0"/>
        <w:contextualSpacing w:val="0"/>
        <w:rPr>
          <w:rFonts w:ascii="Calibri" w:hAnsi="Calibri" w:cs="Calibri"/>
          <w:sz w:val="24"/>
          <w:szCs w:val="24"/>
          <w:highlight w:val="yellow"/>
        </w:rPr>
      </w:pPr>
      <w:r w:rsidRPr="00F03A04">
        <w:rPr>
          <w:rFonts w:ascii="Calibri" w:hAnsi="Calibri" w:cs="Calibri"/>
          <w:sz w:val="24"/>
          <w:szCs w:val="24"/>
          <w:highlight w:val="yellow"/>
        </w:rPr>
        <w:br/>
        <w:t xml:space="preserve">4.2.2 </w:t>
      </w:r>
      <w:r w:rsidRPr="00F03A04">
        <w:rPr>
          <w:rFonts w:ascii="Calibri" w:hAnsi="Calibri" w:cs="Calibri"/>
          <w:sz w:val="24"/>
          <w:szCs w:val="24"/>
          <w:highlight w:val="yellow"/>
        </w:rPr>
        <w:tab/>
        <w:t>Reinsert the injection needles into their designated positions.</w:t>
      </w:r>
    </w:p>
    <w:p w14:paraId="7C2FFB65" w14:textId="74DBBBDE" w:rsidR="00286784" w:rsidRPr="00F03A04" w:rsidRDefault="00286784" w:rsidP="006F2924">
      <w:pPr>
        <w:pStyle w:val="Lijstalinea"/>
        <w:spacing w:after="0" w:line="240" w:lineRule="auto"/>
        <w:ind w:left="0"/>
        <w:contextualSpacing w:val="0"/>
        <w:rPr>
          <w:rFonts w:ascii="Calibri" w:hAnsi="Calibri" w:cs="Calibri"/>
          <w:sz w:val="24"/>
          <w:szCs w:val="24"/>
          <w:highlight w:val="yellow"/>
        </w:rPr>
      </w:pPr>
      <w:r w:rsidRPr="00F03A04">
        <w:rPr>
          <w:rFonts w:ascii="Calibri" w:hAnsi="Calibri" w:cs="Calibri"/>
          <w:sz w:val="24"/>
          <w:szCs w:val="24"/>
          <w:highlight w:val="yellow"/>
        </w:rPr>
        <w:br/>
        <w:t xml:space="preserve">4.2.3 </w:t>
      </w:r>
      <w:r w:rsidRPr="00F03A04">
        <w:rPr>
          <w:rFonts w:ascii="Calibri" w:hAnsi="Calibri" w:cs="Calibri"/>
          <w:sz w:val="24"/>
          <w:szCs w:val="24"/>
          <w:highlight w:val="yellow"/>
        </w:rPr>
        <w:tab/>
        <w:t>Immediately start the fluorescence measurement.</w:t>
      </w:r>
    </w:p>
    <w:p w14:paraId="57CC3AD1" w14:textId="77777777" w:rsidR="00286784" w:rsidRPr="00F03A04" w:rsidRDefault="00286784" w:rsidP="006F2924">
      <w:pPr>
        <w:jc w:val="left"/>
        <w:rPr>
          <w:highlight w:val="yellow"/>
        </w:rPr>
      </w:pPr>
    </w:p>
    <w:p w14:paraId="68E35BFB" w14:textId="77777777" w:rsidR="006B79F4" w:rsidRPr="00F03A04" w:rsidRDefault="00394DCF" w:rsidP="006F2924">
      <w:pPr>
        <w:pStyle w:val="Lijstalinea"/>
        <w:numPr>
          <w:ilvl w:val="1"/>
          <w:numId w:val="39"/>
        </w:numPr>
        <w:spacing w:after="0" w:line="240" w:lineRule="auto"/>
        <w:ind w:left="0" w:firstLine="0"/>
        <w:contextualSpacing w:val="0"/>
        <w:rPr>
          <w:rFonts w:ascii="Calibri" w:eastAsia="Calibri" w:hAnsi="Calibri" w:cs="Calibri"/>
          <w:sz w:val="24"/>
          <w:szCs w:val="24"/>
          <w:highlight w:val="yellow"/>
        </w:rPr>
      </w:pPr>
      <w:r w:rsidRPr="00F03A04">
        <w:rPr>
          <w:rFonts w:ascii="Calibri" w:eastAsia="Calibri" w:hAnsi="Calibri" w:cs="Calibri"/>
          <w:sz w:val="24"/>
          <w:szCs w:val="24"/>
          <w:highlight w:val="yellow"/>
        </w:rPr>
        <w:t>Manual initiation of the assay</w:t>
      </w:r>
    </w:p>
    <w:p w14:paraId="5CD3F37C" w14:textId="77777777" w:rsidR="00006B65" w:rsidRPr="00F03A04" w:rsidRDefault="00006B65" w:rsidP="006F2924">
      <w:pPr>
        <w:pStyle w:val="Lijstalinea"/>
        <w:spacing w:after="0" w:line="240" w:lineRule="auto"/>
        <w:ind w:left="0"/>
        <w:contextualSpacing w:val="0"/>
        <w:rPr>
          <w:rFonts w:ascii="Calibri" w:eastAsia="Calibri" w:hAnsi="Calibri" w:cs="Calibri"/>
          <w:sz w:val="24"/>
          <w:szCs w:val="24"/>
          <w:highlight w:val="yellow"/>
        </w:rPr>
      </w:pPr>
    </w:p>
    <w:p w14:paraId="25A52C80" w14:textId="2FBBF64A" w:rsidR="00AE3EF5" w:rsidRPr="00F03A04" w:rsidRDefault="003607F2" w:rsidP="006F2924">
      <w:pPr>
        <w:rPr>
          <w:highlight w:val="yellow"/>
        </w:rPr>
      </w:pPr>
      <w:r w:rsidRPr="00F03A04">
        <w:rPr>
          <w:highlight w:val="yellow"/>
        </w:rPr>
        <w:t xml:space="preserve">NOTE: This manual initiation procedure provides an alternative to the automated injection workflow described in </w:t>
      </w:r>
      <w:r w:rsidR="00006B65" w:rsidRPr="00F03A04">
        <w:rPr>
          <w:highlight w:val="yellow"/>
        </w:rPr>
        <w:t>s</w:t>
      </w:r>
      <w:r w:rsidRPr="00F03A04">
        <w:rPr>
          <w:highlight w:val="yellow"/>
        </w:rPr>
        <w:t>teps 2.2, 4.1</w:t>
      </w:r>
      <w:r w:rsidR="00006B65" w:rsidRPr="00F03A04">
        <w:rPr>
          <w:highlight w:val="yellow"/>
        </w:rPr>
        <w:t>,</w:t>
      </w:r>
      <w:r w:rsidRPr="00F03A04">
        <w:rPr>
          <w:highlight w:val="yellow"/>
        </w:rPr>
        <w:t xml:space="preserve"> and 4.2. </w:t>
      </w:r>
    </w:p>
    <w:p w14:paraId="5936DE8C" w14:textId="77777777" w:rsidR="00006B65" w:rsidRPr="00F03A04" w:rsidRDefault="00006B65" w:rsidP="006F2924">
      <w:pPr>
        <w:rPr>
          <w:highlight w:val="yellow"/>
        </w:rPr>
      </w:pPr>
    </w:p>
    <w:p w14:paraId="34D5EA89" w14:textId="4FDE97C6" w:rsidR="003607F2" w:rsidRPr="00F03A04" w:rsidRDefault="003607F2" w:rsidP="006F2924">
      <w:pPr>
        <w:pStyle w:val="Lijstalinea"/>
        <w:numPr>
          <w:ilvl w:val="2"/>
          <w:numId w:val="39"/>
        </w:numPr>
        <w:spacing w:after="0" w:line="240" w:lineRule="auto"/>
        <w:ind w:left="0" w:firstLine="0"/>
        <w:contextualSpacing w:val="0"/>
        <w:rPr>
          <w:rFonts w:ascii="Calibri" w:eastAsia="Calibri" w:hAnsi="Calibri" w:cs="Calibri"/>
          <w:sz w:val="24"/>
          <w:szCs w:val="24"/>
          <w:highlight w:val="yellow"/>
        </w:rPr>
      </w:pPr>
      <w:r w:rsidRPr="00F03A04">
        <w:rPr>
          <w:rFonts w:ascii="Calibri" w:eastAsia="Calibri" w:hAnsi="Calibri" w:cs="Calibri"/>
          <w:sz w:val="24"/>
          <w:szCs w:val="24"/>
          <w:highlight w:val="yellow"/>
        </w:rPr>
        <w:t xml:space="preserve">Prepare the starting reagent </w:t>
      </w:r>
      <w:r w:rsidR="008B207D" w:rsidRPr="00F03A04">
        <w:rPr>
          <w:rFonts w:ascii="Calibri" w:eastAsia="Calibri" w:hAnsi="Calibri" w:cs="Calibri"/>
          <w:sz w:val="24"/>
          <w:szCs w:val="24"/>
          <w:highlight w:val="yellow"/>
        </w:rPr>
        <w:t xml:space="preserve">as described in 4.1.1 </w:t>
      </w:r>
      <w:r w:rsidRPr="00F03A04">
        <w:rPr>
          <w:rFonts w:ascii="Calibri" w:eastAsia="Calibri" w:hAnsi="Calibri" w:cs="Calibri"/>
          <w:sz w:val="24"/>
          <w:szCs w:val="24"/>
          <w:highlight w:val="yellow"/>
        </w:rPr>
        <w:t>immediately before use.</w:t>
      </w:r>
    </w:p>
    <w:p w14:paraId="2462568F" w14:textId="77777777" w:rsidR="00006B65" w:rsidRPr="00F03A04" w:rsidRDefault="00006B65" w:rsidP="006F2924">
      <w:pPr>
        <w:pStyle w:val="Lijstalinea"/>
        <w:spacing w:after="0" w:line="240" w:lineRule="auto"/>
        <w:ind w:left="0"/>
        <w:contextualSpacing w:val="0"/>
        <w:rPr>
          <w:rFonts w:ascii="Calibri" w:eastAsia="Calibri" w:hAnsi="Calibri" w:cs="Calibri"/>
          <w:sz w:val="24"/>
          <w:szCs w:val="24"/>
          <w:highlight w:val="yellow"/>
        </w:rPr>
      </w:pPr>
    </w:p>
    <w:p w14:paraId="17FA07B0" w14:textId="0FE94676" w:rsidR="008B207D" w:rsidRPr="00F03A04" w:rsidRDefault="00643C41" w:rsidP="006F2924">
      <w:pPr>
        <w:pStyle w:val="Lijstalinea"/>
        <w:numPr>
          <w:ilvl w:val="2"/>
          <w:numId w:val="39"/>
        </w:numPr>
        <w:spacing w:after="0" w:line="240" w:lineRule="auto"/>
        <w:ind w:left="0" w:firstLine="0"/>
        <w:contextualSpacing w:val="0"/>
        <w:rPr>
          <w:rFonts w:ascii="Calibri" w:eastAsia="Calibri" w:hAnsi="Calibri" w:cs="Calibri"/>
          <w:sz w:val="24"/>
          <w:szCs w:val="24"/>
          <w:highlight w:val="yellow"/>
        </w:rPr>
      </w:pPr>
      <w:r w:rsidRPr="00F03A04">
        <w:rPr>
          <w:rFonts w:ascii="Calibri" w:eastAsia="Calibri" w:hAnsi="Calibri" w:cs="Calibri"/>
          <w:sz w:val="24"/>
          <w:szCs w:val="24"/>
          <w:highlight w:val="yellow"/>
        </w:rPr>
        <w:t xml:space="preserve">Remove the microplate from the plate reader and quickly add 20 </w:t>
      </w:r>
      <w:r w:rsidR="00235747" w:rsidRPr="00F03A04">
        <w:rPr>
          <w:rFonts w:ascii="Calibri" w:hAnsi="Calibri" w:cs="Calibri"/>
          <w:sz w:val="24"/>
          <w:szCs w:val="24"/>
          <w:highlight w:val="yellow"/>
        </w:rPr>
        <w:t>µ</w:t>
      </w:r>
      <w:r w:rsidRPr="00F03A04">
        <w:rPr>
          <w:rFonts w:ascii="Calibri" w:eastAsia="Calibri" w:hAnsi="Calibri" w:cs="Calibri"/>
          <w:sz w:val="24"/>
          <w:szCs w:val="24"/>
          <w:highlight w:val="yellow"/>
        </w:rPr>
        <w:t>L of the starting reagent manually to each well using a calibrated pipette</w:t>
      </w:r>
      <w:r w:rsidR="00715438" w:rsidRPr="00F03A04">
        <w:rPr>
          <w:rFonts w:ascii="Calibri" w:eastAsia="Calibri" w:hAnsi="Calibri" w:cs="Calibri"/>
          <w:sz w:val="24"/>
          <w:szCs w:val="24"/>
          <w:highlight w:val="yellow"/>
        </w:rPr>
        <w:t xml:space="preserve"> or multichannel pipette for faster handling</w:t>
      </w:r>
      <w:r w:rsidRPr="00F03A04">
        <w:rPr>
          <w:rFonts w:ascii="Calibri" w:eastAsia="Calibri" w:hAnsi="Calibri" w:cs="Calibri"/>
          <w:sz w:val="24"/>
          <w:szCs w:val="24"/>
          <w:highlight w:val="yellow"/>
        </w:rPr>
        <w:t>.</w:t>
      </w:r>
    </w:p>
    <w:p w14:paraId="4AD65D10" w14:textId="77777777" w:rsidR="00006B65" w:rsidRPr="00F03A04" w:rsidRDefault="00006B65" w:rsidP="006F2924">
      <w:pPr>
        <w:rPr>
          <w:highlight w:val="yellow"/>
        </w:rPr>
      </w:pPr>
    </w:p>
    <w:p w14:paraId="6FD8088D" w14:textId="66D60310" w:rsidR="005E4810" w:rsidRPr="00F03A04" w:rsidRDefault="005E4810" w:rsidP="006F2924">
      <w:pPr>
        <w:pStyle w:val="Lijstalinea"/>
        <w:numPr>
          <w:ilvl w:val="2"/>
          <w:numId w:val="39"/>
        </w:numPr>
        <w:spacing w:after="0" w:line="240" w:lineRule="auto"/>
        <w:ind w:left="0" w:firstLine="0"/>
        <w:contextualSpacing w:val="0"/>
        <w:rPr>
          <w:rFonts w:ascii="Calibri" w:eastAsia="Calibri" w:hAnsi="Calibri" w:cs="Calibri"/>
          <w:sz w:val="24"/>
          <w:szCs w:val="24"/>
          <w:highlight w:val="yellow"/>
        </w:rPr>
      </w:pPr>
      <w:r w:rsidRPr="00F03A04">
        <w:rPr>
          <w:rFonts w:ascii="Calibri" w:eastAsia="Calibri" w:hAnsi="Calibri" w:cs="Calibri"/>
          <w:sz w:val="24"/>
          <w:szCs w:val="24"/>
          <w:highlight w:val="yellow"/>
        </w:rPr>
        <w:t>Immediately return the plate to the reader and start the fluorescence measurement without del</w:t>
      </w:r>
      <w:r w:rsidR="00B90DE6" w:rsidRPr="00F03A04">
        <w:rPr>
          <w:rFonts w:ascii="Calibri" w:eastAsia="Calibri" w:hAnsi="Calibri" w:cs="Calibri"/>
          <w:sz w:val="24"/>
          <w:szCs w:val="24"/>
          <w:highlight w:val="yellow"/>
        </w:rPr>
        <w:t>a</w:t>
      </w:r>
      <w:r w:rsidRPr="00F03A04">
        <w:rPr>
          <w:rFonts w:ascii="Calibri" w:eastAsia="Calibri" w:hAnsi="Calibri" w:cs="Calibri"/>
          <w:sz w:val="24"/>
          <w:szCs w:val="24"/>
          <w:highlight w:val="yellow"/>
        </w:rPr>
        <w:t>y.</w:t>
      </w:r>
    </w:p>
    <w:p w14:paraId="72201F59" w14:textId="77777777" w:rsidR="00006B65" w:rsidRPr="00F03A04" w:rsidRDefault="00006B65" w:rsidP="006F2924">
      <w:pPr>
        <w:rPr>
          <w:highlight w:val="yellow"/>
        </w:rPr>
      </w:pPr>
    </w:p>
    <w:p w14:paraId="0208CDF8" w14:textId="75BA50C9" w:rsidR="005E4810" w:rsidRPr="00F03A04" w:rsidRDefault="00506822" w:rsidP="006F2924">
      <w:pPr>
        <w:rPr>
          <w:highlight w:val="yellow"/>
        </w:rPr>
      </w:pPr>
      <w:r w:rsidRPr="00F03A04">
        <w:rPr>
          <w:highlight w:val="yellow"/>
        </w:rPr>
        <w:t xml:space="preserve">NOTE: Minimize the time between reagent addition and measurement start (&lt;10 </w:t>
      </w:r>
      <w:r w:rsidR="00D87A16" w:rsidRPr="00F03A04">
        <w:rPr>
          <w:highlight w:val="yellow"/>
        </w:rPr>
        <w:t>s</w:t>
      </w:r>
      <w:r w:rsidRPr="00F03A04">
        <w:rPr>
          <w:highlight w:val="yellow"/>
        </w:rPr>
        <w:t xml:space="preserve"> per row) to reduce variability.</w:t>
      </w:r>
    </w:p>
    <w:p w14:paraId="081239B1" w14:textId="77777777" w:rsidR="00394DCF" w:rsidRPr="00F03A04" w:rsidRDefault="00394DCF" w:rsidP="006F2924">
      <w:pPr>
        <w:jc w:val="left"/>
        <w:rPr>
          <w:i/>
          <w:iCs/>
          <w:highlight w:val="yellow"/>
        </w:rPr>
      </w:pPr>
    </w:p>
    <w:p w14:paraId="3CF28245" w14:textId="5AB0B2B6" w:rsidR="00006B65" w:rsidRPr="00F03A04" w:rsidRDefault="00286784" w:rsidP="006F2924">
      <w:pPr>
        <w:pStyle w:val="Lijstalinea"/>
        <w:numPr>
          <w:ilvl w:val="1"/>
          <w:numId w:val="39"/>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Kinetic readout</w:t>
      </w:r>
    </w:p>
    <w:p w14:paraId="2FFF6D0B" w14:textId="0030846F" w:rsidR="00006B65" w:rsidRPr="00F03A04" w:rsidRDefault="00286784" w:rsidP="006F2924">
      <w:pPr>
        <w:pStyle w:val="Lijstalinea"/>
        <w:spacing w:after="0" w:line="240" w:lineRule="auto"/>
        <w:ind w:left="0"/>
        <w:contextualSpacing w:val="0"/>
        <w:rPr>
          <w:rFonts w:ascii="Calibri" w:hAnsi="Calibri" w:cs="Calibri"/>
          <w:sz w:val="24"/>
          <w:szCs w:val="24"/>
          <w:highlight w:val="yellow"/>
        </w:rPr>
      </w:pPr>
      <w:r w:rsidRPr="00F03A04">
        <w:rPr>
          <w:rFonts w:ascii="Calibri" w:hAnsi="Calibri" w:cs="Calibri"/>
          <w:sz w:val="24"/>
          <w:szCs w:val="24"/>
          <w:highlight w:val="yellow"/>
        </w:rPr>
        <w:br/>
        <w:t>4.</w:t>
      </w:r>
      <w:r w:rsidR="00394DCF" w:rsidRPr="00F03A04">
        <w:rPr>
          <w:rFonts w:ascii="Calibri" w:hAnsi="Calibri" w:cs="Calibri"/>
          <w:sz w:val="24"/>
          <w:szCs w:val="24"/>
          <w:highlight w:val="yellow"/>
        </w:rPr>
        <w:t>4</w:t>
      </w:r>
      <w:r w:rsidRPr="00F03A04">
        <w:rPr>
          <w:rFonts w:ascii="Calibri" w:hAnsi="Calibri" w:cs="Calibri"/>
          <w:sz w:val="24"/>
          <w:szCs w:val="24"/>
          <w:highlight w:val="yellow"/>
        </w:rPr>
        <w:t xml:space="preserve">.1 </w:t>
      </w:r>
      <w:r w:rsidRPr="00F03A04">
        <w:rPr>
          <w:rFonts w:ascii="Calibri" w:hAnsi="Calibri" w:cs="Calibri"/>
          <w:sz w:val="24"/>
          <w:szCs w:val="24"/>
          <w:highlight w:val="yellow"/>
        </w:rPr>
        <w:tab/>
        <w:t xml:space="preserve">Record fluorescence every 30 </w:t>
      </w:r>
      <w:r w:rsidR="00D87A16" w:rsidRPr="00F03A04">
        <w:rPr>
          <w:rFonts w:ascii="Calibri" w:hAnsi="Calibri" w:cs="Calibri"/>
          <w:sz w:val="24"/>
          <w:szCs w:val="24"/>
          <w:highlight w:val="yellow"/>
        </w:rPr>
        <w:t>s</w:t>
      </w:r>
      <w:r w:rsidRPr="00F03A04">
        <w:rPr>
          <w:rFonts w:ascii="Calibri" w:hAnsi="Calibri" w:cs="Calibri"/>
          <w:sz w:val="24"/>
          <w:szCs w:val="24"/>
          <w:highlight w:val="yellow"/>
        </w:rPr>
        <w:t xml:space="preserve"> for 70 </w:t>
      </w:r>
      <w:r w:rsidR="00D87A16" w:rsidRPr="00F03A04">
        <w:rPr>
          <w:rFonts w:ascii="Calibri" w:hAnsi="Calibri" w:cs="Calibri"/>
          <w:sz w:val="24"/>
          <w:szCs w:val="24"/>
          <w:highlight w:val="yellow"/>
        </w:rPr>
        <w:t>min</w:t>
      </w:r>
      <w:r w:rsidRPr="00F03A04">
        <w:rPr>
          <w:rFonts w:ascii="Calibri" w:hAnsi="Calibri" w:cs="Calibri"/>
          <w:sz w:val="24"/>
          <w:szCs w:val="24"/>
          <w:highlight w:val="yellow"/>
        </w:rPr>
        <w:t>.</w:t>
      </w:r>
    </w:p>
    <w:p w14:paraId="50F937C5" w14:textId="15E93E15" w:rsidR="00286784" w:rsidRPr="006F2924" w:rsidRDefault="00286784" w:rsidP="006F2924">
      <w:pPr>
        <w:pStyle w:val="Lijstalinea"/>
        <w:spacing w:after="0" w:line="240" w:lineRule="auto"/>
        <w:ind w:left="0"/>
        <w:contextualSpacing w:val="0"/>
        <w:rPr>
          <w:rFonts w:ascii="Calibri" w:hAnsi="Calibri" w:cs="Calibri"/>
          <w:sz w:val="24"/>
          <w:szCs w:val="24"/>
        </w:rPr>
      </w:pPr>
      <w:r w:rsidRPr="00F03A04">
        <w:rPr>
          <w:rFonts w:ascii="Calibri" w:hAnsi="Calibri" w:cs="Calibri"/>
          <w:sz w:val="24"/>
          <w:szCs w:val="24"/>
          <w:highlight w:val="yellow"/>
        </w:rPr>
        <w:br/>
        <w:t>4.</w:t>
      </w:r>
      <w:r w:rsidR="00394DCF" w:rsidRPr="00F03A04">
        <w:rPr>
          <w:rFonts w:ascii="Calibri" w:hAnsi="Calibri" w:cs="Calibri"/>
          <w:sz w:val="24"/>
          <w:szCs w:val="24"/>
          <w:highlight w:val="yellow"/>
        </w:rPr>
        <w:t>4</w:t>
      </w:r>
      <w:r w:rsidRPr="00F03A04">
        <w:rPr>
          <w:rFonts w:ascii="Calibri" w:hAnsi="Calibri" w:cs="Calibri"/>
          <w:sz w:val="24"/>
          <w:szCs w:val="24"/>
          <w:highlight w:val="yellow"/>
        </w:rPr>
        <w:t xml:space="preserve">.2 </w:t>
      </w:r>
      <w:r w:rsidRPr="00F03A04">
        <w:rPr>
          <w:rFonts w:ascii="Calibri" w:hAnsi="Calibri" w:cs="Calibri"/>
          <w:sz w:val="24"/>
          <w:szCs w:val="24"/>
          <w:highlight w:val="yellow"/>
        </w:rPr>
        <w:tab/>
        <w:t>Maintain the plate at 37 °C during measurement.</w:t>
      </w:r>
    </w:p>
    <w:p w14:paraId="03DD643A" w14:textId="77777777" w:rsidR="00286784" w:rsidRPr="006F2924" w:rsidRDefault="00286784" w:rsidP="006F2924">
      <w:pPr>
        <w:jc w:val="left"/>
      </w:pPr>
    </w:p>
    <w:p w14:paraId="5F5AA883" w14:textId="2530D433" w:rsidR="00286784" w:rsidRPr="00F03A04" w:rsidRDefault="00286784" w:rsidP="006F2924">
      <w:pPr>
        <w:pStyle w:val="Lijstalinea"/>
        <w:numPr>
          <w:ilvl w:val="0"/>
          <w:numId w:val="41"/>
        </w:numPr>
        <w:spacing w:after="0" w:line="240" w:lineRule="auto"/>
        <w:ind w:left="0" w:firstLine="0"/>
        <w:contextualSpacing w:val="0"/>
        <w:rPr>
          <w:rFonts w:ascii="Calibri" w:hAnsi="Calibri" w:cs="Calibri"/>
          <w:b/>
          <w:bCs/>
          <w:sz w:val="24"/>
          <w:szCs w:val="24"/>
          <w:highlight w:val="yellow"/>
        </w:rPr>
      </w:pPr>
      <w:r w:rsidRPr="00F03A04">
        <w:rPr>
          <w:rFonts w:ascii="Calibri" w:hAnsi="Calibri" w:cs="Calibri"/>
          <w:b/>
          <w:bCs/>
          <w:sz w:val="24"/>
          <w:szCs w:val="24"/>
          <w:highlight w:val="yellow"/>
        </w:rPr>
        <w:t xml:space="preserve">Data </w:t>
      </w:r>
      <w:r w:rsidR="00006B65" w:rsidRPr="00F03A04">
        <w:rPr>
          <w:rFonts w:ascii="Calibri" w:hAnsi="Calibri" w:cs="Calibri"/>
          <w:b/>
          <w:bCs/>
          <w:sz w:val="24"/>
          <w:szCs w:val="24"/>
          <w:highlight w:val="yellow"/>
        </w:rPr>
        <w:t>a</w:t>
      </w:r>
      <w:r w:rsidRPr="00F03A04">
        <w:rPr>
          <w:rFonts w:ascii="Calibri" w:hAnsi="Calibri" w:cs="Calibri"/>
          <w:b/>
          <w:bCs/>
          <w:sz w:val="24"/>
          <w:szCs w:val="24"/>
          <w:highlight w:val="yellow"/>
        </w:rPr>
        <w:t>nalysis</w:t>
      </w:r>
    </w:p>
    <w:p w14:paraId="564DA331"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33FF8035" w14:textId="478F4DF5" w:rsidR="00286784" w:rsidRPr="00F03A04" w:rsidRDefault="00286784" w:rsidP="006F2924">
      <w:pPr>
        <w:pStyle w:val="Lijstalinea"/>
        <w:numPr>
          <w:ilvl w:val="1"/>
          <w:numId w:val="41"/>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Prepare the data for analysis</w:t>
      </w:r>
    </w:p>
    <w:p w14:paraId="0D584FAF"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6BE64A31" w14:textId="77777777" w:rsidR="00286784" w:rsidRPr="00F03A04" w:rsidRDefault="00286784" w:rsidP="006F2924">
      <w:pPr>
        <w:pStyle w:val="Lijstalinea"/>
        <w:numPr>
          <w:ilvl w:val="2"/>
          <w:numId w:val="35"/>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lastRenderedPageBreak/>
        <w:t>Export the kinetic fluorescence data from the plate reader as a table with timepoints and fluorescence values per well.</w:t>
      </w:r>
    </w:p>
    <w:p w14:paraId="37A46D37" w14:textId="77777777" w:rsidR="00006B65" w:rsidRPr="00F03A04" w:rsidRDefault="00006B65" w:rsidP="006F2924">
      <w:pPr>
        <w:pStyle w:val="Lijstalinea"/>
        <w:spacing w:after="0" w:line="240" w:lineRule="auto"/>
        <w:ind w:left="0"/>
        <w:contextualSpacing w:val="0"/>
        <w:rPr>
          <w:rFonts w:ascii="Calibri" w:hAnsi="Calibri" w:cs="Calibri"/>
          <w:sz w:val="24"/>
          <w:szCs w:val="24"/>
          <w:highlight w:val="yellow"/>
        </w:rPr>
      </w:pPr>
    </w:p>
    <w:p w14:paraId="7CB92AF0" w14:textId="2EE3F979" w:rsidR="00286784" w:rsidRPr="00F03A04" w:rsidRDefault="00286784" w:rsidP="006F2924">
      <w:pPr>
        <w:pStyle w:val="Lijstalinea"/>
        <w:numPr>
          <w:ilvl w:val="2"/>
          <w:numId w:val="35"/>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Convert the raw fluorescence data into enzyme generation curves by calculating the first derivative using Excel or another program.</w:t>
      </w:r>
    </w:p>
    <w:p w14:paraId="6B7148E1" w14:textId="77777777" w:rsidR="00006B65" w:rsidRPr="00F03A04" w:rsidRDefault="00006B65" w:rsidP="006F2924">
      <w:pPr>
        <w:rPr>
          <w:highlight w:val="yellow"/>
        </w:rPr>
      </w:pPr>
    </w:p>
    <w:p w14:paraId="66B1442D" w14:textId="77777777" w:rsidR="00286784" w:rsidRPr="00F03A04" w:rsidRDefault="00286784" w:rsidP="006F2924">
      <w:pPr>
        <w:pStyle w:val="Lijstalinea"/>
        <w:numPr>
          <w:ilvl w:val="2"/>
          <w:numId w:val="35"/>
        </w:numPr>
        <w:spacing w:after="0" w:line="240" w:lineRule="auto"/>
        <w:ind w:left="0" w:firstLine="0"/>
        <w:contextualSpacing w:val="0"/>
        <w:rPr>
          <w:rFonts w:ascii="Calibri" w:hAnsi="Calibri" w:cs="Calibri"/>
          <w:sz w:val="24"/>
          <w:szCs w:val="24"/>
          <w:highlight w:val="yellow"/>
        </w:rPr>
      </w:pPr>
      <w:r w:rsidRPr="00F03A04">
        <w:rPr>
          <w:rFonts w:ascii="Calibri" w:hAnsi="Calibri" w:cs="Calibri"/>
          <w:sz w:val="24"/>
          <w:szCs w:val="24"/>
          <w:highlight w:val="yellow"/>
        </w:rPr>
        <w:t>Plot the enzyme generation curves for each well to visualize the enzymatic reaction.</w:t>
      </w:r>
    </w:p>
    <w:p w14:paraId="3437D5D8" w14:textId="77777777" w:rsidR="00006B65" w:rsidRPr="00F03A04" w:rsidRDefault="00006B65" w:rsidP="006F2924">
      <w:pPr>
        <w:rPr>
          <w:highlight w:val="yellow"/>
        </w:rPr>
      </w:pPr>
    </w:p>
    <w:p w14:paraId="39917074" w14:textId="77777777" w:rsidR="00286784" w:rsidRPr="006F2924" w:rsidRDefault="00286784" w:rsidP="006F2924">
      <w:pPr>
        <w:jc w:val="left"/>
      </w:pPr>
      <w:r w:rsidRPr="00F03A04">
        <w:rPr>
          <w:highlight w:val="yellow"/>
        </w:rPr>
        <w:t>NOTE: These curves represent the rate of thrombin or plasmin generation over time and correspond to the graphical output shown in the figures.</w:t>
      </w:r>
    </w:p>
    <w:p w14:paraId="1B93E085" w14:textId="77777777" w:rsidR="00286784" w:rsidRPr="006F2924" w:rsidRDefault="00286784" w:rsidP="006F2924">
      <w:pPr>
        <w:jc w:val="left"/>
      </w:pPr>
    </w:p>
    <w:p w14:paraId="532E18A0" w14:textId="3EF58AC7" w:rsidR="00006B65" w:rsidRPr="006F2924" w:rsidRDefault="00286784" w:rsidP="006F2924">
      <w:pPr>
        <w:pStyle w:val="Lijstalinea"/>
        <w:numPr>
          <w:ilvl w:val="1"/>
          <w:numId w:val="35"/>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nalyze thrombin generation curves</w:t>
      </w:r>
    </w:p>
    <w:p w14:paraId="131901A5" w14:textId="6FE22EE6" w:rsidR="00286784" w:rsidRPr="006F2924" w:rsidRDefault="00286784" w:rsidP="006F2924">
      <w:pPr>
        <w:pStyle w:val="Lijstalinea"/>
        <w:spacing w:after="0" w:line="240" w:lineRule="auto"/>
        <w:ind w:left="0"/>
        <w:contextualSpacing w:val="0"/>
        <w:rPr>
          <w:rFonts w:ascii="Calibri" w:hAnsi="Calibri" w:cs="Calibri"/>
          <w:sz w:val="24"/>
          <w:szCs w:val="24"/>
        </w:rPr>
      </w:pPr>
      <w:r w:rsidRPr="006F2924">
        <w:rPr>
          <w:rFonts w:ascii="Calibri" w:hAnsi="Calibri" w:cs="Calibri"/>
          <w:sz w:val="24"/>
          <w:szCs w:val="24"/>
        </w:rPr>
        <w:br/>
        <w:t xml:space="preserve">5.2.1 </w:t>
      </w:r>
      <w:r w:rsidRPr="006F2924">
        <w:rPr>
          <w:rFonts w:ascii="Calibri" w:hAnsi="Calibri" w:cs="Calibri"/>
          <w:sz w:val="24"/>
          <w:szCs w:val="24"/>
        </w:rPr>
        <w:tab/>
        <w:t xml:space="preserve">Identify the following parameters from the thrombin generation curve (see </w:t>
      </w:r>
      <w:r w:rsidRPr="006F2924">
        <w:rPr>
          <w:rFonts w:ascii="Calibri" w:hAnsi="Calibri" w:cs="Calibri"/>
          <w:b/>
          <w:bCs/>
          <w:sz w:val="24"/>
          <w:szCs w:val="24"/>
        </w:rPr>
        <w:t>Figure 1</w:t>
      </w:r>
      <w:r w:rsidRPr="006F2924">
        <w:rPr>
          <w:rFonts w:ascii="Calibri" w:hAnsi="Calibri" w:cs="Calibri"/>
          <w:sz w:val="24"/>
          <w:szCs w:val="24"/>
        </w:rPr>
        <w:t>):</w:t>
      </w:r>
    </w:p>
    <w:p w14:paraId="4160DAAD" w14:textId="7741E5AF" w:rsidR="00286784" w:rsidRPr="006F2924" w:rsidRDefault="00006B65" w:rsidP="006F2924">
      <w:r w:rsidRPr="006F2924">
        <w:t xml:space="preserve">5.2.1.1. </w:t>
      </w:r>
      <w:r w:rsidR="00286784" w:rsidRPr="006F2924">
        <w:t xml:space="preserve">Lag time: The time point where the </w:t>
      </w:r>
      <w:r w:rsidR="00A82D39" w:rsidRPr="006F2924">
        <w:t xml:space="preserve">thrombin generation </w:t>
      </w:r>
      <w:r w:rsidR="00286784" w:rsidRPr="006F2924">
        <w:t xml:space="preserve">curve rises consistently and reaches </w:t>
      </w:r>
      <w:r w:rsidR="001761F9" w:rsidRPr="006F2924">
        <w:t>8</w:t>
      </w:r>
      <w:r w:rsidR="00286784" w:rsidRPr="006F2924">
        <w:t xml:space="preserve">% of the </w:t>
      </w:r>
      <w:r w:rsidR="00A82D39" w:rsidRPr="006F2924">
        <w:t xml:space="preserve">thrombin </w:t>
      </w:r>
      <w:r w:rsidR="00286784" w:rsidRPr="006F2924">
        <w:t>peak height.</w:t>
      </w:r>
    </w:p>
    <w:p w14:paraId="4161FE72" w14:textId="77777777" w:rsidR="00006B65" w:rsidRPr="006F2924" w:rsidRDefault="00006B65" w:rsidP="006F2924"/>
    <w:p w14:paraId="37D02251" w14:textId="05A1292A" w:rsidR="004B2113" w:rsidRPr="006F2924" w:rsidRDefault="00006B65" w:rsidP="006F2924">
      <w:r w:rsidRPr="006F2924">
        <w:t xml:space="preserve">5.2.1.2. </w:t>
      </w:r>
      <w:r w:rsidR="004B2113" w:rsidRPr="006F2924">
        <w:t>Thrombin peak height: The maximum signal value on the y-axis (i.e., maximal thrombin generation rate).</w:t>
      </w:r>
    </w:p>
    <w:p w14:paraId="67C9AF52" w14:textId="77777777" w:rsidR="00006B65" w:rsidRPr="006F2924" w:rsidRDefault="00006B65" w:rsidP="006F2924"/>
    <w:p w14:paraId="3BB2007B" w14:textId="376F146A" w:rsidR="00286784" w:rsidRPr="006F2924" w:rsidRDefault="00006B65" w:rsidP="006F2924">
      <w:r w:rsidRPr="006F2924">
        <w:t xml:space="preserve">5.2.1.3. </w:t>
      </w:r>
      <w:r w:rsidR="00286784" w:rsidRPr="006F2924">
        <w:t>Thrombin Peak time: The time from the assay start to the thrombin peak height.</w:t>
      </w:r>
    </w:p>
    <w:p w14:paraId="18C5BACE" w14:textId="77777777" w:rsidR="00006B65" w:rsidRPr="006F2924" w:rsidRDefault="00006B65" w:rsidP="006F2924"/>
    <w:p w14:paraId="6115C3B0" w14:textId="062E0211" w:rsidR="00286784" w:rsidRPr="006F2924" w:rsidRDefault="00006B65" w:rsidP="006F2924">
      <w:r w:rsidRPr="006F2924">
        <w:t xml:space="preserve">5.2.1.4. </w:t>
      </w:r>
      <w:r w:rsidR="00286784" w:rsidRPr="006F2924">
        <w:t>Thrombin potential (area under the thrombin generation curve): The area under the curve from lag time until the thrombin signal returns to baseline.</w:t>
      </w:r>
    </w:p>
    <w:p w14:paraId="043C7AB8" w14:textId="77777777" w:rsidR="00006B65" w:rsidRPr="006F2924" w:rsidRDefault="00006B65" w:rsidP="006F2924"/>
    <w:p w14:paraId="1B012C21" w14:textId="77777777" w:rsidR="00286784" w:rsidRPr="006F2924" w:rsidRDefault="00286784" w:rsidP="006F2924">
      <w:pPr>
        <w:jc w:val="left"/>
      </w:pPr>
      <w:r w:rsidRPr="006F2924">
        <w:t>NOTE: The thrombin potential reflects the total thrombin-generating capacity of the sample under assay conditions.</w:t>
      </w:r>
    </w:p>
    <w:p w14:paraId="1706A4C4" w14:textId="77777777" w:rsidR="00286784" w:rsidRPr="006F2924" w:rsidRDefault="00286784" w:rsidP="006F2924">
      <w:pPr>
        <w:jc w:val="left"/>
        <w:rPr>
          <w:i/>
          <w:iCs/>
        </w:rPr>
      </w:pPr>
    </w:p>
    <w:p w14:paraId="090C710E" w14:textId="7155A7CB" w:rsidR="00006B65" w:rsidRPr="006F2924" w:rsidRDefault="00286784" w:rsidP="006F2924">
      <w:pPr>
        <w:pStyle w:val="Lijstalinea"/>
        <w:numPr>
          <w:ilvl w:val="1"/>
          <w:numId w:val="35"/>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nalyze plasmin generation curves</w:t>
      </w:r>
    </w:p>
    <w:p w14:paraId="74EB9E36" w14:textId="08D907C9" w:rsidR="00286784" w:rsidRPr="006F2924" w:rsidRDefault="00286784" w:rsidP="006F2924">
      <w:pPr>
        <w:pStyle w:val="Lijstalinea"/>
        <w:spacing w:after="0" w:line="240" w:lineRule="auto"/>
        <w:ind w:left="0"/>
        <w:contextualSpacing w:val="0"/>
        <w:rPr>
          <w:rFonts w:ascii="Calibri" w:hAnsi="Calibri" w:cs="Calibri"/>
          <w:sz w:val="24"/>
          <w:szCs w:val="24"/>
        </w:rPr>
      </w:pPr>
      <w:r w:rsidRPr="006F2924">
        <w:rPr>
          <w:rFonts w:ascii="Calibri" w:hAnsi="Calibri" w:cs="Calibri"/>
          <w:sz w:val="24"/>
          <w:szCs w:val="24"/>
        </w:rPr>
        <w:br/>
        <w:t xml:space="preserve">5.3.1 </w:t>
      </w:r>
      <w:r w:rsidRPr="006F2924">
        <w:rPr>
          <w:rFonts w:ascii="Calibri" w:hAnsi="Calibri" w:cs="Calibri"/>
          <w:sz w:val="24"/>
          <w:szCs w:val="24"/>
        </w:rPr>
        <w:tab/>
        <w:t xml:space="preserve">Identify the following parameters from the plasmin generation curve (see </w:t>
      </w:r>
      <w:r w:rsidRPr="006F2924">
        <w:rPr>
          <w:rFonts w:ascii="Calibri" w:hAnsi="Calibri" w:cs="Calibri"/>
          <w:b/>
          <w:bCs/>
          <w:sz w:val="24"/>
          <w:szCs w:val="24"/>
        </w:rPr>
        <w:t>Figure 2</w:t>
      </w:r>
      <w:r w:rsidRPr="006F2924">
        <w:rPr>
          <w:rFonts w:ascii="Calibri" w:hAnsi="Calibri" w:cs="Calibri"/>
          <w:sz w:val="24"/>
          <w:szCs w:val="24"/>
        </w:rPr>
        <w:t>):</w:t>
      </w:r>
    </w:p>
    <w:p w14:paraId="6F387531" w14:textId="77777777" w:rsidR="00006B65" w:rsidRPr="006F2924" w:rsidRDefault="00006B65" w:rsidP="006F2924"/>
    <w:p w14:paraId="0E216180" w14:textId="51D4B44E" w:rsidR="00286784" w:rsidRPr="006F2924" w:rsidRDefault="00006B65" w:rsidP="006F2924">
      <w:r w:rsidRPr="006F2924">
        <w:t xml:space="preserve">5.3.1.1. </w:t>
      </w:r>
      <w:r w:rsidR="00286784" w:rsidRPr="006F2924">
        <w:t xml:space="preserve">Fibrin lysis time: The time </w:t>
      </w:r>
      <w:r w:rsidR="008B570D" w:rsidRPr="006F2924">
        <w:t>from</w:t>
      </w:r>
      <w:r w:rsidR="00286784" w:rsidRPr="006F2924">
        <w:t xml:space="preserve"> onset of plasmin generation (</w:t>
      </w:r>
      <w:r w:rsidR="00D14695" w:rsidRPr="006F2924">
        <w:t>i.e.</w:t>
      </w:r>
      <w:r w:rsidR="00E110FE" w:rsidRPr="006F2924">
        <w:t>,</w:t>
      </w:r>
      <w:r w:rsidR="00D14695" w:rsidRPr="006F2924">
        <w:t xml:space="preserve"> the time point where the plasmin generation curve rises consistently and reaches 8% of the plasmin peak height)</w:t>
      </w:r>
      <w:r w:rsidR="00286784" w:rsidRPr="006F2924">
        <w:t xml:space="preserve"> </w:t>
      </w:r>
      <w:r w:rsidR="00090CF6" w:rsidRPr="006F2924">
        <w:t>to the point at which the plasmin peak is reached</w:t>
      </w:r>
      <w:r w:rsidR="00286784" w:rsidRPr="006F2924">
        <w:t>.</w:t>
      </w:r>
    </w:p>
    <w:p w14:paraId="3A17C316" w14:textId="77777777" w:rsidR="00006B65" w:rsidRPr="006F2924" w:rsidRDefault="00006B65" w:rsidP="006F2924"/>
    <w:p w14:paraId="31A623EC" w14:textId="694601E8" w:rsidR="00286784" w:rsidRPr="006F2924" w:rsidRDefault="00006B65" w:rsidP="006F2924">
      <w:r w:rsidRPr="006F2924">
        <w:t xml:space="preserve">5.3.1.2. </w:t>
      </w:r>
      <w:r w:rsidR="00286784" w:rsidRPr="006F2924">
        <w:t>Plasmin peak height: The first distinct maximum in the curve, corresponding to the initial burst in plasmin generation</w:t>
      </w:r>
      <w:r w:rsidR="00DE3D36" w:rsidRPr="006F2924">
        <w:t xml:space="preserve">, </w:t>
      </w:r>
      <w:r w:rsidR="00E110FE" w:rsidRPr="006F2924">
        <w:t xml:space="preserve">is </w:t>
      </w:r>
      <w:r w:rsidR="00AC0519" w:rsidRPr="006F2924">
        <w:t>determined</w:t>
      </w:r>
      <w:r w:rsidR="00DE3D36" w:rsidRPr="006F2924">
        <w:t xml:space="preserve"> at </w:t>
      </w:r>
      <w:r w:rsidR="0030557E" w:rsidRPr="006F2924">
        <w:t>the point where the second derivative of the plasmin generation curve (based on a three-minute moving average) reache</w:t>
      </w:r>
      <w:r w:rsidR="00100925" w:rsidRPr="006F2924">
        <w:t>s</w:t>
      </w:r>
      <w:r w:rsidR="0030557E" w:rsidRPr="006F2924">
        <w:t xml:space="preserve"> zero</w:t>
      </w:r>
      <w:r w:rsidR="00AC0519" w:rsidRPr="006F2924">
        <w:t xml:space="preserve"> after the onset of plasmin generation</w:t>
      </w:r>
      <w:r w:rsidR="0030557E" w:rsidRPr="006F2924">
        <w:t>.</w:t>
      </w:r>
    </w:p>
    <w:p w14:paraId="70D9E5AE" w14:textId="77777777" w:rsidR="00006B65" w:rsidRPr="006F2924" w:rsidRDefault="00006B65" w:rsidP="006F2924"/>
    <w:p w14:paraId="4DBCE5F5" w14:textId="26BA6210" w:rsidR="00286784" w:rsidRPr="006F2924" w:rsidRDefault="00006B65" w:rsidP="006F2924">
      <w:r w:rsidRPr="006F2924">
        <w:t xml:space="preserve">5.3.1.3. </w:t>
      </w:r>
      <w:r w:rsidR="00286784" w:rsidRPr="006F2924">
        <w:t>Plasmin potential (area under the plasmin generation curve): The area under the curve from the onset of plasmin generation to the time of the plasmin peak.</w:t>
      </w:r>
    </w:p>
    <w:p w14:paraId="1456047B" w14:textId="77777777" w:rsidR="00006B65" w:rsidRPr="006F2924" w:rsidRDefault="00006B65" w:rsidP="006F2924"/>
    <w:p w14:paraId="62CEBDF2" w14:textId="77777777" w:rsidR="00286784" w:rsidRPr="006F2924" w:rsidRDefault="00286784" w:rsidP="006F2924">
      <w:pPr>
        <w:jc w:val="left"/>
      </w:pPr>
      <w:r w:rsidRPr="006F2924">
        <w:lastRenderedPageBreak/>
        <w:t>NOTE: Signal fluctuations do occur after the initial plasmin peak, and are not included in the analysis of the plasmin generation parameters.</w:t>
      </w:r>
    </w:p>
    <w:p w14:paraId="3059D3DE" w14:textId="77777777" w:rsidR="00286784" w:rsidRPr="006F2924" w:rsidRDefault="00286784" w:rsidP="006F2924">
      <w:pPr>
        <w:jc w:val="left"/>
      </w:pPr>
    </w:p>
    <w:p w14:paraId="0121B528" w14:textId="77777777" w:rsidR="00286784" w:rsidRPr="006F2924" w:rsidRDefault="00286784" w:rsidP="006F2924">
      <w:pPr>
        <w:pStyle w:val="Lijstalinea"/>
        <w:numPr>
          <w:ilvl w:val="1"/>
          <w:numId w:val="36"/>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Extract parameters manually or using custom software</w:t>
      </w:r>
    </w:p>
    <w:p w14:paraId="101BC78D"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052F7A47" w14:textId="5078BE19" w:rsidR="00286784" w:rsidRPr="006F2924" w:rsidRDefault="00286784" w:rsidP="006F2924">
      <w:pPr>
        <w:pStyle w:val="Lijstalinea"/>
        <w:numPr>
          <w:ilvl w:val="2"/>
          <w:numId w:val="37"/>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Use Microsoft Excel, GraphPad Prism, or a custom script (e.g., in Python or R) to extract kinetic parameters.</w:t>
      </w:r>
    </w:p>
    <w:p w14:paraId="08074DDD"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0972B8DC" w14:textId="77777777" w:rsidR="00286784" w:rsidRPr="006F2924" w:rsidRDefault="00286784" w:rsidP="006F2924">
      <w:pPr>
        <w:pStyle w:val="Lijstalinea"/>
        <w:numPr>
          <w:ilvl w:val="2"/>
          <w:numId w:val="37"/>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Save the raw data, plotted curves, and calculated parameters in a structured format for archiving and future reference.</w:t>
      </w:r>
    </w:p>
    <w:p w14:paraId="2F752DB1" w14:textId="77777777" w:rsidR="00006B65" w:rsidRPr="006F2924" w:rsidRDefault="00006B65" w:rsidP="006F2924"/>
    <w:p w14:paraId="112A7E57" w14:textId="13ADE09F" w:rsidR="00286784" w:rsidRPr="006F2924" w:rsidRDefault="00286784" w:rsidP="006F2924">
      <w:pPr>
        <w:jc w:val="left"/>
      </w:pPr>
      <w:r w:rsidRPr="006F2924">
        <w:t>NOTE: If using macros, verify the correctness of all parameters visually and manually before relying on automated output.</w:t>
      </w:r>
      <w:r w:rsidR="001E5522" w:rsidRPr="006F2924">
        <w:t xml:space="preserve"> Our macro for data conversion </w:t>
      </w:r>
      <w:r w:rsidR="001104B3" w:rsidRPr="006F2924">
        <w:t>is available upon request.</w:t>
      </w:r>
    </w:p>
    <w:p w14:paraId="263D7C78" w14:textId="77777777" w:rsidR="00286784" w:rsidRPr="006F2924" w:rsidRDefault="00286784" w:rsidP="006F2924">
      <w:pPr>
        <w:jc w:val="left"/>
      </w:pPr>
    </w:p>
    <w:p w14:paraId="1FDCE1B7" w14:textId="77777777" w:rsidR="00286784" w:rsidRPr="006F2924" w:rsidRDefault="00286784" w:rsidP="006F2924">
      <w:pPr>
        <w:pStyle w:val="Lijstalinea"/>
        <w:numPr>
          <w:ilvl w:val="1"/>
          <w:numId w:val="30"/>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Standardization and normalization</w:t>
      </w:r>
    </w:p>
    <w:p w14:paraId="2908E238"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77CBF887" w14:textId="048C3695" w:rsidR="00286784" w:rsidRPr="006F2924" w:rsidRDefault="00286784" w:rsidP="006F2924">
      <w:pPr>
        <w:pStyle w:val="Lijstalinea"/>
        <w:numPr>
          <w:ilvl w:val="2"/>
          <w:numId w:val="38"/>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Establish a physiological reference by measuring 40 individual samples from healthy donors in parallel with the NPP sample used for normalization. Perform this step once per NPP batch.</w:t>
      </w:r>
    </w:p>
    <w:p w14:paraId="2BDFBE0A" w14:textId="77777777" w:rsidR="00006B65" w:rsidRPr="006F2924" w:rsidRDefault="00006B65" w:rsidP="006F2924">
      <w:pPr>
        <w:pStyle w:val="Lijstalinea"/>
        <w:spacing w:after="0" w:line="240" w:lineRule="auto"/>
        <w:ind w:left="0"/>
        <w:contextualSpacing w:val="0"/>
        <w:rPr>
          <w:rFonts w:ascii="Calibri" w:hAnsi="Calibri" w:cs="Calibri"/>
          <w:i/>
          <w:iCs/>
          <w:sz w:val="24"/>
          <w:szCs w:val="24"/>
        </w:rPr>
      </w:pPr>
    </w:p>
    <w:p w14:paraId="670A4515" w14:textId="77777777" w:rsidR="00286784" w:rsidRPr="006F2924" w:rsidRDefault="00286784" w:rsidP="006F2924">
      <w:pPr>
        <w:pStyle w:val="Lijstalinea"/>
        <w:numPr>
          <w:ilvl w:val="2"/>
          <w:numId w:val="38"/>
        </w:numPr>
        <w:spacing w:after="0" w:line="240" w:lineRule="auto"/>
        <w:ind w:left="0" w:firstLine="0"/>
        <w:contextualSpacing w:val="0"/>
        <w:rPr>
          <w:rFonts w:ascii="Calibri" w:hAnsi="Calibri" w:cs="Calibri"/>
          <w:i/>
          <w:iCs/>
          <w:sz w:val="24"/>
          <w:szCs w:val="24"/>
        </w:rPr>
      </w:pPr>
      <w:r w:rsidRPr="006F2924">
        <w:rPr>
          <w:rFonts w:ascii="Calibri" w:hAnsi="Calibri" w:cs="Calibri"/>
          <w:sz w:val="24"/>
          <w:szCs w:val="24"/>
        </w:rPr>
        <w:t>Calculate the mean thrombin and plasmin generation parameter values of the healthy donors, and determine their ratio to the corresponding NPP values obtained in the same run.</w:t>
      </w:r>
    </w:p>
    <w:p w14:paraId="31CFD1E2" w14:textId="77777777" w:rsidR="00006B65" w:rsidRPr="006F2924" w:rsidRDefault="00006B65" w:rsidP="006F2924">
      <w:pPr>
        <w:rPr>
          <w:i/>
          <w:iCs/>
        </w:rPr>
      </w:pPr>
    </w:p>
    <w:p w14:paraId="10092227" w14:textId="77777777" w:rsidR="00286784" w:rsidRPr="006F2924" w:rsidRDefault="00286784" w:rsidP="006F2924">
      <w:pPr>
        <w:pStyle w:val="Lijstalinea"/>
        <w:numPr>
          <w:ilvl w:val="2"/>
          <w:numId w:val="38"/>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For each patient sample in a given run, first normalize the thrombin or plasmin generation parameter to the NPP value measured in that same run.</w:t>
      </w:r>
    </w:p>
    <w:p w14:paraId="373B3681" w14:textId="77777777" w:rsidR="00006B65" w:rsidRPr="006F2924" w:rsidRDefault="00006B65" w:rsidP="006F2924"/>
    <w:p w14:paraId="496FFEBF" w14:textId="77777777" w:rsidR="00286784" w:rsidRPr="006F2924" w:rsidRDefault="00286784" w:rsidP="006F2924">
      <w:pPr>
        <w:pStyle w:val="Lijstalinea"/>
        <w:numPr>
          <w:ilvl w:val="2"/>
          <w:numId w:val="38"/>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Divide this result by the healthy donor-to-NPP ratio previously established for the same NPP batch (see step 5.6.2). This yields a relative value normalized to the average healthy individual, with standardization for inter-run variation using NPP.</w:t>
      </w:r>
    </w:p>
    <w:p w14:paraId="08625302" w14:textId="77777777" w:rsidR="00006B65" w:rsidRPr="006F2924" w:rsidRDefault="00006B65" w:rsidP="006F2924"/>
    <w:p w14:paraId="688CB149" w14:textId="77777777" w:rsidR="00286784" w:rsidRPr="006F2924" w:rsidRDefault="00286784" w:rsidP="006F2924">
      <w:pPr>
        <w:pStyle w:val="Lijstalinea"/>
        <w:numPr>
          <w:ilvl w:val="2"/>
          <w:numId w:val="38"/>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Express parameter values as percentages relative to the average value of healthy individuals (defined as 100%). Present patient sample results accordingly.</w:t>
      </w:r>
    </w:p>
    <w:p w14:paraId="022C7A15" w14:textId="77777777" w:rsidR="00006B65" w:rsidRPr="006F2924" w:rsidRDefault="00006B65" w:rsidP="006F2924"/>
    <w:p w14:paraId="787A3DCB" w14:textId="0859CC43" w:rsidR="00286784" w:rsidRPr="006F2924" w:rsidRDefault="00286784" w:rsidP="006F2924">
      <w:pPr>
        <w:jc w:val="left"/>
      </w:pPr>
      <w:r w:rsidRPr="006F2924">
        <w:t>NOTE: The relative parameter values for each individual patient sample are calculated using the following formula, where run a refers to the measurement run of the patient sample, and run b refers to the reference run in which healthy donor samples were measured in parallel with the same NPP batch.</w:t>
      </w:r>
      <w:r w:rsidR="001104B3" w:rsidRPr="006F2924">
        <w:t xml:space="preserve"> </w:t>
      </w:r>
      <w:r w:rsidR="00345D6B" w:rsidRPr="006F2924">
        <w:t xml:space="preserve">Our </w:t>
      </w:r>
      <w:r w:rsidR="00006B65" w:rsidRPr="006F2924">
        <w:t>E</w:t>
      </w:r>
      <w:r w:rsidR="00345D6B" w:rsidRPr="006F2924">
        <w:t>xcel file containing the calculations for data normalization is available upon request.</w:t>
      </w:r>
    </w:p>
    <w:p w14:paraId="04A193C1" w14:textId="77777777" w:rsidR="00286784" w:rsidRPr="006F2924" w:rsidRDefault="00286784" w:rsidP="006F2924">
      <w:pPr>
        <w:jc w:val="left"/>
      </w:pPr>
    </w:p>
    <w:p w14:paraId="45AE0218" w14:textId="77777777" w:rsidR="00286784" w:rsidRPr="006F2924" w:rsidRDefault="00286784" w:rsidP="006F2924">
      <w:pPr>
        <w:jc w:val="left"/>
        <w:rPr>
          <w:u w:val="single"/>
        </w:rPr>
      </w:pPr>
      <m:oMathPara>
        <m:oMathParaPr>
          <m:jc m:val="left"/>
        </m:oMathParaPr>
        <m:oMath>
          <m:r>
            <w:rPr>
              <w:rFonts w:ascii="Cambria Math" w:hAnsi="Cambria Math"/>
            </w:rPr>
            <m:t xml:space="preserve">relative value </m:t>
          </m:r>
          <m:d>
            <m:dPr>
              <m:ctrlPr>
                <w:rPr>
                  <w:rFonts w:ascii="Cambria Math" w:hAnsi="Cambria Math"/>
                  <w:i/>
                </w:rPr>
              </m:ctrlPr>
            </m:dPr>
            <m:e>
              <m:r>
                <w:rPr>
                  <w:rFonts w:ascii="Cambria Math" w:hAnsi="Cambria Math"/>
                </w:rPr>
                <m:t>patient sample x</m:t>
              </m:r>
            </m:e>
          </m:d>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alue</m:t>
                  </m:r>
                </m:e>
                <m:sub>
                  <m:r>
                    <w:rPr>
                      <w:rFonts w:ascii="Cambria Math" w:hAnsi="Cambria Math"/>
                    </w:rPr>
                    <m:t xml:space="preserve">patient sample x,   run a  </m:t>
                  </m:r>
                </m:sub>
              </m:sSub>
              <m:r>
                <w:rPr>
                  <w:rFonts w:ascii="Cambria Math" w:hAnsi="Cambria Math"/>
                </w:rPr>
                <m:t xml:space="preserve">/ </m:t>
              </m:r>
              <m:sSub>
                <m:sSubPr>
                  <m:ctrlPr>
                    <w:rPr>
                      <w:rFonts w:ascii="Cambria Math" w:hAnsi="Cambria Math"/>
                      <w:i/>
                    </w:rPr>
                  </m:ctrlPr>
                </m:sSubPr>
                <m:e>
                  <m:r>
                    <w:rPr>
                      <w:rFonts w:ascii="Cambria Math" w:hAnsi="Cambria Math"/>
                    </w:rPr>
                    <m:t>Value</m:t>
                  </m:r>
                </m:e>
                <m:sub>
                  <m:r>
                    <w:rPr>
                      <w:rFonts w:ascii="Cambria Math" w:hAnsi="Cambria Math"/>
                    </w:rPr>
                    <m:t xml:space="preserve"> NPP,   run a </m:t>
                  </m:r>
                </m:sub>
              </m:sSub>
              <m:r>
                <w:rPr>
                  <w:rFonts w:ascii="Cambria Math" w:hAnsi="Cambria Math"/>
                </w:rPr>
                <m:t>)</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alue</m:t>
                      </m:r>
                    </m:e>
                  </m:acc>
                </m:e>
                <m:sub>
                  <m:r>
                    <w:rPr>
                      <w:rFonts w:ascii="Cambria Math" w:hAnsi="Cambria Math"/>
                    </w:rPr>
                    <m:t xml:space="preserve">healthy individuals,   run b  </m:t>
                  </m:r>
                </m:sub>
              </m:sSub>
              <m:r>
                <w:rPr>
                  <w:rFonts w:ascii="Cambria Math" w:hAnsi="Cambria Math"/>
                </w:rPr>
                <m:t xml:space="preserve">/ </m:t>
              </m:r>
              <m:sSub>
                <m:sSubPr>
                  <m:ctrlPr>
                    <w:rPr>
                      <w:rFonts w:ascii="Cambria Math" w:hAnsi="Cambria Math"/>
                      <w:i/>
                    </w:rPr>
                  </m:ctrlPr>
                </m:sSubPr>
                <m:e>
                  <m:r>
                    <w:rPr>
                      <w:rFonts w:ascii="Cambria Math" w:hAnsi="Cambria Math"/>
                    </w:rPr>
                    <m:t>Value</m:t>
                  </m:r>
                </m:e>
                <m:sub>
                  <m:r>
                    <w:rPr>
                      <w:rFonts w:ascii="Cambria Math" w:hAnsi="Cambria Math"/>
                    </w:rPr>
                    <m:t xml:space="preserve">NPP,   run b </m:t>
                  </m:r>
                </m:sub>
              </m:sSub>
              <m:r>
                <w:rPr>
                  <w:rFonts w:ascii="Cambria Math" w:hAnsi="Cambria Math"/>
                </w:rPr>
                <m:t>)</m:t>
              </m:r>
            </m:den>
          </m:f>
        </m:oMath>
      </m:oMathPara>
    </w:p>
    <w:p w14:paraId="3F93284A" w14:textId="77777777" w:rsidR="00286784" w:rsidRPr="006F2924" w:rsidRDefault="00286784" w:rsidP="006F2924">
      <w:pPr>
        <w:jc w:val="left"/>
      </w:pPr>
    </w:p>
    <w:p w14:paraId="0B7D62FF" w14:textId="2D2BA362" w:rsidR="00286784" w:rsidRPr="006F2924" w:rsidRDefault="00286784" w:rsidP="006F2924">
      <w:pPr>
        <w:pStyle w:val="Lijstalinea"/>
        <w:numPr>
          <w:ilvl w:val="0"/>
          <w:numId w:val="41"/>
        </w:numPr>
        <w:spacing w:after="0" w:line="240" w:lineRule="auto"/>
        <w:ind w:left="0" w:firstLine="0"/>
        <w:contextualSpacing w:val="0"/>
        <w:rPr>
          <w:rFonts w:ascii="Calibri" w:hAnsi="Calibri" w:cs="Calibri"/>
          <w:b/>
          <w:bCs/>
          <w:sz w:val="24"/>
          <w:szCs w:val="24"/>
        </w:rPr>
      </w:pPr>
      <w:r w:rsidRPr="006F2924">
        <w:rPr>
          <w:rFonts w:ascii="Calibri" w:hAnsi="Calibri" w:cs="Calibri"/>
          <w:b/>
          <w:bCs/>
          <w:sz w:val="24"/>
          <w:szCs w:val="24"/>
        </w:rPr>
        <w:t xml:space="preserve">Generation of </w:t>
      </w:r>
      <w:r w:rsidR="00006B65" w:rsidRPr="006F2924">
        <w:rPr>
          <w:rFonts w:ascii="Calibri" w:hAnsi="Calibri" w:cs="Calibri"/>
          <w:b/>
          <w:bCs/>
          <w:sz w:val="24"/>
          <w:szCs w:val="24"/>
        </w:rPr>
        <w:t>calibration curves</w:t>
      </w:r>
    </w:p>
    <w:p w14:paraId="130277CA" w14:textId="77777777" w:rsidR="00006B65" w:rsidRPr="006F2924" w:rsidRDefault="00006B65" w:rsidP="006F2924">
      <w:pPr>
        <w:pStyle w:val="Lijstalinea"/>
        <w:spacing w:after="0" w:line="240" w:lineRule="auto"/>
        <w:ind w:left="0"/>
        <w:contextualSpacing w:val="0"/>
        <w:rPr>
          <w:rFonts w:ascii="Calibri" w:hAnsi="Calibri" w:cs="Calibri"/>
          <w:b/>
          <w:bCs/>
          <w:sz w:val="24"/>
          <w:szCs w:val="24"/>
        </w:rPr>
      </w:pPr>
    </w:p>
    <w:p w14:paraId="644B8862" w14:textId="4971B73E" w:rsidR="00286784" w:rsidRPr="006F2924" w:rsidRDefault="00286784" w:rsidP="006F2924">
      <w:pPr>
        <w:pStyle w:val="Lijstalinea"/>
        <w:numPr>
          <w:ilvl w:val="1"/>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lastRenderedPageBreak/>
        <w:t>Prepare the thrombin calibration curve</w:t>
      </w:r>
    </w:p>
    <w:p w14:paraId="1358CB7A"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40BBF6D6" w14:textId="77777777"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Reconstitute the lyophilized human α-thrombin as instructed in the manufacturer’s datasheet.</w:t>
      </w:r>
    </w:p>
    <w:p w14:paraId="20D45761"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05F9446A" w14:textId="77777777" w:rsidR="00286784" w:rsidRPr="006F2924" w:rsidRDefault="00286784" w:rsidP="006F2924">
      <w:pPr>
        <w:jc w:val="left"/>
      </w:pPr>
      <w:r w:rsidRPr="006F2924">
        <w:t>NOTE: For example, if the datasheet specifies reconstitution in 100 µL water to yield 3.34 mg/mL, this corresponds to 0.334 mg in 100 µL.</w:t>
      </w:r>
    </w:p>
    <w:p w14:paraId="1103F3D4" w14:textId="77777777" w:rsidR="00006B65" w:rsidRPr="006F2924" w:rsidRDefault="00006B65" w:rsidP="006F2924">
      <w:pPr>
        <w:jc w:val="left"/>
      </w:pPr>
    </w:p>
    <w:p w14:paraId="46C253B9" w14:textId="77777777"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Dilute the reconstituted thrombin 1:10 in Tris/NaCl buffer.</w:t>
      </w:r>
    </w:p>
    <w:p w14:paraId="0A9AE254"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2812C968" w14:textId="77777777" w:rsidR="00286784" w:rsidRPr="006F2924" w:rsidRDefault="00286784" w:rsidP="006F2924">
      <w:pPr>
        <w:jc w:val="left"/>
      </w:pPr>
      <w:r w:rsidRPr="006F2924">
        <w:t>NOTE: This yields a stock concentration of approximately 9.1 nmol/mL (0.0091 nmol/µL), based on a molecular weight of 36,700 g/mol.</w:t>
      </w:r>
    </w:p>
    <w:p w14:paraId="44C77169" w14:textId="77777777" w:rsidR="00006B65" w:rsidRPr="006F2924" w:rsidRDefault="00006B65" w:rsidP="006F2924">
      <w:pPr>
        <w:jc w:val="left"/>
      </w:pPr>
    </w:p>
    <w:p w14:paraId="73C57584" w14:textId="77777777"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a dilution series in Tris/NaCl buffer to achieve final thrombin concentrations in the assay ranging from 0 to 152 nmol/L.</w:t>
      </w:r>
    </w:p>
    <w:p w14:paraId="1A4B2A0D"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793A47E1" w14:textId="77777777"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ipette thrombin into selected wells already containing buffer to reach a total volume of 100 µL per well.</w:t>
      </w:r>
    </w:p>
    <w:p w14:paraId="7535F51D" w14:textId="77777777" w:rsidR="00006B65" w:rsidRPr="006F2924" w:rsidRDefault="00006B65" w:rsidP="006F2924"/>
    <w:p w14:paraId="4BE4778D" w14:textId="0F5B18EB"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the substrate solution for Pump 1 by mixing 300 µL</w:t>
      </w:r>
      <w:r w:rsidR="00006B65" w:rsidRPr="006F2924">
        <w:rPr>
          <w:rFonts w:ascii="Calibri" w:hAnsi="Calibri" w:cs="Calibri"/>
          <w:sz w:val="24"/>
          <w:szCs w:val="24"/>
        </w:rPr>
        <w:t xml:space="preserve"> of</w:t>
      </w:r>
      <w:r w:rsidRPr="006F2924">
        <w:rPr>
          <w:rFonts w:ascii="Calibri" w:hAnsi="Calibri" w:cs="Calibri"/>
          <w:sz w:val="24"/>
          <w:szCs w:val="24"/>
        </w:rPr>
        <w:t xml:space="preserve"> Tris/NaCl buffer with 200 µL </w:t>
      </w:r>
      <w:r w:rsidR="00006B65" w:rsidRPr="006F2924">
        <w:rPr>
          <w:rFonts w:ascii="Calibri" w:hAnsi="Calibri" w:cs="Calibri"/>
          <w:sz w:val="24"/>
          <w:szCs w:val="24"/>
        </w:rPr>
        <w:t xml:space="preserve">of </w:t>
      </w:r>
      <w:r w:rsidRPr="006F2924">
        <w:rPr>
          <w:rFonts w:ascii="Calibri" w:hAnsi="Calibri" w:cs="Calibri"/>
          <w:sz w:val="24"/>
          <w:szCs w:val="24"/>
        </w:rPr>
        <w:t>thrombin substrate from step 1.2.2.</w:t>
      </w:r>
    </w:p>
    <w:p w14:paraId="5948E664" w14:textId="77777777" w:rsidR="00006B65" w:rsidRPr="006F2924" w:rsidRDefault="00006B65" w:rsidP="006F2924"/>
    <w:p w14:paraId="16CB3CF5" w14:textId="6347F040"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Further dilute this solution by combining 400 µL of the mixture with 360 µL</w:t>
      </w:r>
      <w:r w:rsidR="00006B65" w:rsidRPr="006F2924">
        <w:rPr>
          <w:rFonts w:ascii="Calibri" w:hAnsi="Calibri" w:cs="Calibri"/>
          <w:sz w:val="24"/>
          <w:szCs w:val="24"/>
        </w:rPr>
        <w:t xml:space="preserve"> of</w:t>
      </w:r>
      <w:r w:rsidRPr="006F2924">
        <w:rPr>
          <w:rFonts w:ascii="Calibri" w:hAnsi="Calibri" w:cs="Calibri"/>
          <w:sz w:val="24"/>
          <w:szCs w:val="24"/>
        </w:rPr>
        <w:t xml:space="preserve"> Tris/NaCl buffer.</w:t>
      </w:r>
    </w:p>
    <w:p w14:paraId="5E4AE906" w14:textId="77777777" w:rsidR="00006B65" w:rsidRPr="006F2924" w:rsidRDefault="00006B65" w:rsidP="006F2924"/>
    <w:p w14:paraId="0DEE4997" w14:textId="77777777"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dd 20 µL of this substrate mix to each calibration well, bringing the total assay volume to 120 µL.</w:t>
      </w:r>
    </w:p>
    <w:p w14:paraId="2B8571F8" w14:textId="77777777" w:rsidR="00006B65" w:rsidRPr="006F2924" w:rsidRDefault="00006B65" w:rsidP="006F2924"/>
    <w:p w14:paraId="0989DD62" w14:textId="77777777"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Gently mix the plate and insert it into the plate reader. Run the kinetic assay for 25 cycles, using the same fluorescence settings described in section 2.</w:t>
      </w:r>
    </w:p>
    <w:p w14:paraId="2242F86E" w14:textId="77777777" w:rsidR="00006B65" w:rsidRPr="006F2924" w:rsidRDefault="00006B65" w:rsidP="006F2924"/>
    <w:p w14:paraId="08FE9C92" w14:textId="77777777"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Export the raw fluorescence data and determine the initial slope (rate of fluorescence increase per cycle) for each thrombin concentration using GraphPad Prism or equivalent software.</w:t>
      </w:r>
    </w:p>
    <w:p w14:paraId="347F5A69" w14:textId="77777777" w:rsidR="00006B65" w:rsidRPr="006F2924" w:rsidRDefault="00006B65" w:rsidP="006F2924"/>
    <w:p w14:paraId="2AC947B6" w14:textId="77777777" w:rsidR="00286784" w:rsidRPr="006F2924" w:rsidRDefault="00286784" w:rsidP="006F2924">
      <w:pPr>
        <w:pStyle w:val="Lijstalinea"/>
        <w:numPr>
          <w:ilvl w:val="2"/>
          <w:numId w:val="34"/>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Generate a standard curve by plotting the initial slope versus thrombin concentration.</w:t>
      </w:r>
    </w:p>
    <w:p w14:paraId="4B8773E7" w14:textId="77777777" w:rsidR="00006B65" w:rsidRPr="006F2924" w:rsidRDefault="00006B65" w:rsidP="006F2924"/>
    <w:p w14:paraId="06D0CD37" w14:textId="77777777" w:rsidR="00286784" w:rsidRPr="006F2924" w:rsidRDefault="00286784" w:rsidP="006F2924">
      <w:pPr>
        <w:jc w:val="left"/>
      </w:pPr>
      <w:r w:rsidRPr="006F2924">
        <w:t>NOTE: Ensure that all buffers are preheated to 37 °C and handle enzymes on ice. Always prepare fresh dilutions and mix thoroughly. The resulting standard curve is used to calculate the relative thrombin activity in unknown samples using the macro described in section 5.</w:t>
      </w:r>
    </w:p>
    <w:p w14:paraId="135D5E05" w14:textId="77777777" w:rsidR="00286784" w:rsidRPr="006F2924" w:rsidRDefault="00286784" w:rsidP="006F2924">
      <w:pPr>
        <w:jc w:val="left"/>
      </w:pPr>
    </w:p>
    <w:p w14:paraId="7FECB1A4" w14:textId="77777777" w:rsidR="00286784" w:rsidRPr="006F2924" w:rsidRDefault="00286784" w:rsidP="006F2924">
      <w:pPr>
        <w:pStyle w:val="Lijstalinea"/>
        <w:numPr>
          <w:ilvl w:val="1"/>
          <w:numId w:val="33"/>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ation of the plasmin calibration curve</w:t>
      </w:r>
    </w:p>
    <w:p w14:paraId="253C34F3"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3667D9E3" w14:textId="77777777" w:rsidR="00286784" w:rsidRPr="006F2924" w:rsidRDefault="00286784" w:rsidP="006F2924">
      <w:pPr>
        <w:pStyle w:val="Lijstalinea"/>
        <w:numPr>
          <w:ilvl w:val="2"/>
          <w:numId w:val="33"/>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lastRenderedPageBreak/>
        <w:t>Reconstitute lyophilized plasmin in distilled water (e.g., 0.543 mL) according to the manufacturer’s instructions.</w:t>
      </w:r>
    </w:p>
    <w:p w14:paraId="4C37DC75"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491EB64D" w14:textId="77777777" w:rsidR="00286784" w:rsidRPr="006F2924" w:rsidRDefault="00286784" w:rsidP="006F2924">
      <w:pPr>
        <w:jc w:val="left"/>
      </w:pPr>
      <w:r w:rsidRPr="006F2924">
        <w:t>NOTE: Plasmin has a molecular weight of 75,400 g/mol. The resulting stock concentration is approximately 24.3 nmol/mL (0.024 nmol/µL), assuming 1 mg in 0.543 </w:t>
      </w:r>
      <w:proofErr w:type="spellStart"/>
      <w:r w:rsidRPr="006F2924">
        <w:t>mL.</w:t>
      </w:r>
      <w:proofErr w:type="spellEnd"/>
    </w:p>
    <w:p w14:paraId="7063364A" w14:textId="77777777" w:rsidR="00006B65" w:rsidRPr="006F2924" w:rsidRDefault="00006B65" w:rsidP="006F2924">
      <w:pPr>
        <w:jc w:val="left"/>
      </w:pPr>
    </w:p>
    <w:p w14:paraId="3A4483D6" w14:textId="77777777" w:rsidR="00286784" w:rsidRPr="006F2924" w:rsidRDefault="00286784" w:rsidP="006F2924">
      <w:pPr>
        <w:pStyle w:val="Lijstalinea"/>
        <w:numPr>
          <w:ilvl w:val="2"/>
          <w:numId w:val="33"/>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a dilution series in Tris/NaCl buffer to achieve final plasmin concentrations in the assay ranging from 66 to 532 nmol/L.</w:t>
      </w:r>
    </w:p>
    <w:p w14:paraId="2C35312E"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718276BD" w14:textId="77777777" w:rsidR="00286784" w:rsidRPr="006F2924" w:rsidRDefault="00286784" w:rsidP="006F2924">
      <w:pPr>
        <w:pStyle w:val="Lijstalinea"/>
        <w:numPr>
          <w:ilvl w:val="2"/>
          <w:numId w:val="33"/>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ipette plasmin into wells containing Tris/NaCl buffer to reach a final volume of 100 µL per well.</w:t>
      </w:r>
    </w:p>
    <w:p w14:paraId="3237A954" w14:textId="77777777" w:rsidR="00006B65" w:rsidRPr="006F2924" w:rsidRDefault="00006B65" w:rsidP="006F2924"/>
    <w:p w14:paraId="3512343C" w14:textId="4846AB98" w:rsidR="00286784" w:rsidRPr="006F2924" w:rsidRDefault="00286784" w:rsidP="006F2924">
      <w:pPr>
        <w:pStyle w:val="Lijstalinea"/>
        <w:numPr>
          <w:ilvl w:val="2"/>
          <w:numId w:val="33"/>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Prepare the substrate solution for Pump 1 by mixing 680 µL</w:t>
      </w:r>
      <w:r w:rsidR="00006B65" w:rsidRPr="006F2924">
        <w:rPr>
          <w:rFonts w:ascii="Calibri" w:hAnsi="Calibri" w:cs="Calibri"/>
          <w:sz w:val="24"/>
          <w:szCs w:val="24"/>
        </w:rPr>
        <w:t xml:space="preserve"> of</w:t>
      </w:r>
      <w:r w:rsidRPr="006F2924">
        <w:rPr>
          <w:rFonts w:ascii="Calibri" w:hAnsi="Calibri" w:cs="Calibri"/>
          <w:sz w:val="24"/>
          <w:szCs w:val="24"/>
        </w:rPr>
        <w:t xml:space="preserve"> Tris/NaCl buffer with 80 µL</w:t>
      </w:r>
      <w:r w:rsidR="00006B65" w:rsidRPr="006F2924">
        <w:rPr>
          <w:rFonts w:ascii="Calibri" w:hAnsi="Calibri" w:cs="Calibri"/>
          <w:sz w:val="24"/>
          <w:szCs w:val="24"/>
        </w:rPr>
        <w:t xml:space="preserve"> of</w:t>
      </w:r>
      <w:r w:rsidRPr="006F2924">
        <w:rPr>
          <w:rFonts w:ascii="Calibri" w:hAnsi="Calibri" w:cs="Calibri"/>
          <w:sz w:val="24"/>
          <w:szCs w:val="24"/>
        </w:rPr>
        <w:t xml:space="preserve"> plasmin/rhodamine substrate (pre-diluted 1:1 if required) from step 1.2.5.</w:t>
      </w:r>
    </w:p>
    <w:p w14:paraId="607F9589" w14:textId="77777777" w:rsidR="00006B65" w:rsidRPr="006F2924" w:rsidRDefault="00006B65" w:rsidP="006F2924"/>
    <w:p w14:paraId="166ABA24" w14:textId="77777777" w:rsidR="00286784" w:rsidRPr="006F2924" w:rsidRDefault="00286784" w:rsidP="006F2924">
      <w:pPr>
        <w:pStyle w:val="Lijstalinea"/>
        <w:numPr>
          <w:ilvl w:val="2"/>
          <w:numId w:val="33"/>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Add 20 µL of this substrate solution to each calibration well, bringing the total volume to 120 µL.</w:t>
      </w:r>
    </w:p>
    <w:p w14:paraId="596A59C6" w14:textId="77777777" w:rsidR="00006B65" w:rsidRPr="006F2924" w:rsidRDefault="00006B65" w:rsidP="006F2924"/>
    <w:p w14:paraId="1773B07A" w14:textId="77777777" w:rsidR="00286784" w:rsidRPr="006F2924" w:rsidRDefault="00286784" w:rsidP="006F2924">
      <w:pPr>
        <w:pStyle w:val="Lijstalinea"/>
        <w:numPr>
          <w:ilvl w:val="2"/>
          <w:numId w:val="33"/>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Gently mix the plate and insert it into the plate reader. Run the kinetic assay for 25 cycles using the same fluorescence settings as described in Section 2.</w:t>
      </w:r>
    </w:p>
    <w:p w14:paraId="53407578" w14:textId="77777777" w:rsidR="00006B65" w:rsidRPr="006F2924" w:rsidRDefault="00006B65" w:rsidP="006F2924"/>
    <w:p w14:paraId="4C45F10A" w14:textId="77777777" w:rsidR="00286784" w:rsidRPr="006F2924" w:rsidRDefault="00286784" w:rsidP="006F2924">
      <w:pPr>
        <w:pStyle w:val="Lijstalinea"/>
        <w:numPr>
          <w:ilvl w:val="2"/>
          <w:numId w:val="33"/>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Export the raw fluorescence data and determine the initial slope of the fluorescence increase for each plasmin concentration by applying linear regression to the linear phase of the kinetic curve using GraphPad Prism or equivalent software.</w:t>
      </w:r>
    </w:p>
    <w:p w14:paraId="0DA1EECC" w14:textId="77777777" w:rsidR="00006B65" w:rsidRPr="006F2924" w:rsidRDefault="00006B65" w:rsidP="006F2924"/>
    <w:p w14:paraId="323CF9BB" w14:textId="77777777" w:rsidR="00286784" w:rsidRPr="006F2924" w:rsidRDefault="00286784" w:rsidP="006F2924">
      <w:pPr>
        <w:pStyle w:val="Lijstalinea"/>
        <w:numPr>
          <w:ilvl w:val="2"/>
          <w:numId w:val="33"/>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Generate a standard curve by plotting the initial slope versus plasmin concentration.</w:t>
      </w:r>
    </w:p>
    <w:p w14:paraId="1BEFAFAF" w14:textId="77777777" w:rsidR="00006B65" w:rsidRPr="006F2924" w:rsidRDefault="00006B65" w:rsidP="006F2924"/>
    <w:p w14:paraId="68454064" w14:textId="77777777" w:rsidR="00286784" w:rsidRPr="006F2924" w:rsidRDefault="00286784" w:rsidP="006F2924">
      <w:pPr>
        <w:jc w:val="left"/>
      </w:pPr>
      <w:r w:rsidRPr="006F2924">
        <w:t>NOTE: Due to batch-to-batch variation in plasmin activity, calibration should be repeated with each new lot. If unexpectedly high activity is observed, a 1:2 dilution of the stock is recommended before preparing the calibration series.</w:t>
      </w:r>
    </w:p>
    <w:p w14:paraId="43C424C7" w14:textId="77777777" w:rsidR="00286784" w:rsidRPr="006F2924" w:rsidRDefault="00286784" w:rsidP="006F2924">
      <w:pPr>
        <w:jc w:val="left"/>
      </w:pPr>
    </w:p>
    <w:p w14:paraId="56C3C813" w14:textId="77777777" w:rsidR="00286784" w:rsidRPr="006F2924" w:rsidRDefault="00286784" w:rsidP="006F2924">
      <w:pPr>
        <w:pStyle w:val="Lijstalinea"/>
        <w:numPr>
          <w:ilvl w:val="1"/>
          <w:numId w:val="32"/>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Use the calibration curve for quantification</w:t>
      </w:r>
    </w:p>
    <w:p w14:paraId="0AEE3699"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2FDF5C51" w14:textId="77777777" w:rsidR="00286784" w:rsidRPr="006F2924" w:rsidRDefault="00286784" w:rsidP="006F2924">
      <w:pPr>
        <w:pStyle w:val="Lijstalinea"/>
        <w:numPr>
          <w:ilvl w:val="2"/>
          <w:numId w:val="32"/>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Use the calibration curves generated in Section 6 to convert fluorescence slope values into relative enzyme activity.</w:t>
      </w:r>
    </w:p>
    <w:p w14:paraId="76C23855" w14:textId="77777777" w:rsidR="00006B65" w:rsidRPr="006F2924" w:rsidRDefault="00006B65" w:rsidP="006F2924">
      <w:pPr>
        <w:pStyle w:val="Lijstalinea"/>
        <w:spacing w:after="0" w:line="240" w:lineRule="auto"/>
        <w:ind w:left="0"/>
        <w:contextualSpacing w:val="0"/>
        <w:rPr>
          <w:rFonts w:ascii="Calibri" w:hAnsi="Calibri" w:cs="Calibri"/>
          <w:sz w:val="24"/>
          <w:szCs w:val="24"/>
        </w:rPr>
      </w:pPr>
    </w:p>
    <w:p w14:paraId="26E559FB" w14:textId="77777777" w:rsidR="00286784" w:rsidRPr="006F2924" w:rsidRDefault="00286784" w:rsidP="006F2924">
      <w:pPr>
        <w:pStyle w:val="Lijstalinea"/>
        <w:numPr>
          <w:ilvl w:val="2"/>
          <w:numId w:val="32"/>
        </w:numPr>
        <w:spacing w:after="0" w:line="240" w:lineRule="auto"/>
        <w:ind w:left="0" w:firstLine="0"/>
        <w:contextualSpacing w:val="0"/>
        <w:rPr>
          <w:rFonts w:ascii="Calibri" w:hAnsi="Calibri" w:cs="Calibri"/>
          <w:sz w:val="24"/>
          <w:szCs w:val="24"/>
        </w:rPr>
      </w:pPr>
      <w:r w:rsidRPr="006F2924">
        <w:rPr>
          <w:rFonts w:ascii="Calibri" w:hAnsi="Calibri" w:cs="Calibri"/>
          <w:sz w:val="24"/>
          <w:szCs w:val="24"/>
        </w:rPr>
        <w:t>Use only the linear portion of the calibration curve for interpolating unknown samples.</w:t>
      </w:r>
    </w:p>
    <w:p w14:paraId="47B9C1C2" w14:textId="4FBBC472" w:rsidR="00286784" w:rsidRPr="006F2924" w:rsidRDefault="00286784" w:rsidP="006F2924">
      <w:pPr>
        <w:jc w:val="left"/>
      </w:pPr>
    </w:p>
    <w:p w14:paraId="08AF3300" w14:textId="7E873AC6" w:rsidR="006E4797" w:rsidRPr="006F2924" w:rsidRDefault="00006B65" w:rsidP="006F2924">
      <w:pPr>
        <w:pBdr>
          <w:top w:val="nil"/>
          <w:left w:val="nil"/>
          <w:bottom w:val="nil"/>
          <w:right w:val="nil"/>
          <w:between w:val="nil"/>
        </w:pBdr>
        <w:jc w:val="left"/>
        <w:rPr>
          <w:color w:val="808080"/>
        </w:rPr>
      </w:pPr>
      <w:r w:rsidRPr="006F2924">
        <w:rPr>
          <w:b/>
          <w:color w:val="000000"/>
        </w:rPr>
        <w:t xml:space="preserve">REPRESENTATIVE </w:t>
      </w:r>
      <w:r w:rsidR="00551D82" w:rsidRPr="006F2924">
        <w:rPr>
          <w:b/>
          <w:color w:val="000000"/>
        </w:rPr>
        <w:t>RESULTS</w:t>
      </w:r>
    </w:p>
    <w:p w14:paraId="7C0F3FBE" w14:textId="4737A8DF" w:rsidR="007332A3" w:rsidRPr="006F2924" w:rsidRDefault="007332A3" w:rsidP="006F2924">
      <w:pPr>
        <w:jc w:val="left"/>
      </w:pPr>
      <w:r w:rsidRPr="006F2924">
        <w:t xml:space="preserve">Representative thrombin and plasmin generation curves obtained with the Nijmegen Hemostasis Assay (NHA) are shown in </w:t>
      </w:r>
      <w:r w:rsidRPr="006F2924">
        <w:rPr>
          <w:b/>
          <w:bCs/>
        </w:rPr>
        <w:t>Figure 3</w:t>
      </w:r>
      <w:r w:rsidRPr="006F2924">
        <w:t>. The signal intensity of each curve is expressed as a percentage relative to the concurrently measured normal pooled plasma (NPP) sample. A sample with NPP is included in every run as an internal control to verify assay validity and ensure inter-run comparability.</w:t>
      </w:r>
      <w:r w:rsidRPr="006F2924">
        <w:br/>
      </w:r>
      <w:r w:rsidRPr="006F2924">
        <w:lastRenderedPageBreak/>
        <w:br/>
      </w:r>
      <w:r w:rsidR="00006B65" w:rsidRPr="006F2924">
        <w:rPr>
          <w:b/>
          <w:bCs/>
        </w:rPr>
        <w:t>Figure 3A,B</w:t>
      </w:r>
      <w:r w:rsidRPr="006F2924">
        <w:t xml:space="preserve"> display results from three healthy controls and normal pooled plasma (NPP), showing reproducible thrombin and plasmin curves with expected peak height and timing. These serve as reference profiles for normal hemostatic function and represent successful assay performance.</w:t>
      </w:r>
      <w:r w:rsidRPr="006F2924">
        <w:br/>
      </w:r>
    </w:p>
    <w:p w14:paraId="700D5ACD" w14:textId="7EC9DBA1" w:rsidR="007332A3" w:rsidRPr="006F2924" w:rsidRDefault="00006B65" w:rsidP="006F2924">
      <w:pPr>
        <w:jc w:val="left"/>
      </w:pPr>
      <w:r w:rsidRPr="006F2924">
        <w:rPr>
          <w:b/>
          <w:bCs/>
        </w:rPr>
        <w:t>Figure</w:t>
      </w:r>
      <w:r w:rsidR="007332A3" w:rsidRPr="006F2924">
        <w:rPr>
          <w:b/>
          <w:bCs/>
        </w:rPr>
        <w:t xml:space="preserve"> </w:t>
      </w:r>
      <w:r w:rsidRPr="006F2924">
        <w:rPr>
          <w:b/>
          <w:bCs/>
        </w:rPr>
        <w:t>3</w:t>
      </w:r>
      <w:r w:rsidR="007332A3" w:rsidRPr="006F2924">
        <w:rPr>
          <w:b/>
          <w:bCs/>
        </w:rPr>
        <w:t>C</w:t>
      </w:r>
      <w:r w:rsidRPr="006F2924">
        <w:rPr>
          <w:b/>
          <w:bCs/>
        </w:rPr>
        <w:t>,</w:t>
      </w:r>
      <w:r w:rsidR="007332A3" w:rsidRPr="006F2924">
        <w:rPr>
          <w:b/>
          <w:bCs/>
        </w:rPr>
        <w:t>D</w:t>
      </w:r>
      <w:r w:rsidR="007332A3" w:rsidRPr="006F2924">
        <w:t xml:space="preserve"> illustrate data from patients with a factor V deficiency. The homozygous patient (FV activity 3%) shows a complete absence of thrombin generation, in line with a severe procoagulant defect. Because thrombin is an important activator of thrombin-activatable fibrinolysis inhibitor (TAFI), an increase in plasmin generation would be expected under such conditions</w:t>
      </w:r>
      <w:r w:rsidR="007332A3" w:rsidRPr="006F2924">
        <w:fldChar w:fldCharType="begin">
          <w:fldData xml:space="preserve">PEVuZE5vdGU+PENpdGU+PEF1dGhvcj5Cb3VtYTwvQXV0aG9yPjxZZWFyPjIwMDM8L1llYXI+PFJl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</w:fldData>
        </w:fldChar>
      </w:r>
      <w:r w:rsidR="00D07496" w:rsidRPr="006F2924">
        <w:instrText xml:space="preserve"> ADDIN EN.CITE </w:instrText>
      </w:r>
      <w:r w:rsidR="00D07496" w:rsidRPr="006F2924">
        <w:fldChar w:fldCharType="begin">
          <w:fldData xml:space="preserve">PEVuZE5vdGU+PENpdGU+PEF1dGhvcj5Cb3VtYTwvQXV0aG9yPjxZZWFyPjIwMDM8L1llYXI+PFJl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</w:fldData>
        </w:fldChar>
      </w:r>
      <w:r w:rsidR="00D07496" w:rsidRPr="006F2924">
        <w:instrText xml:space="preserve"> ADDIN EN.CITE.DATA </w:instrText>
      </w:r>
      <w:r w:rsidR="00D07496" w:rsidRPr="006F2924">
        <w:fldChar w:fldCharType="end"/>
      </w:r>
      <w:r w:rsidR="007332A3" w:rsidRPr="006F2924">
        <w:fldChar w:fldCharType="separate"/>
      </w:r>
      <w:r w:rsidR="00D07496" w:rsidRPr="006F2924">
        <w:rPr>
          <w:noProof/>
          <w:vertAlign w:val="superscript"/>
        </w:rPr>
        <w:t>31-33</w:t>
      </w:r>
      <w:r w:rsidR="007332A3" w:rsidRPr="006F2924">
        <w:fldChar w:fldCharType="end"/>
      </w:r>
      <w:r w:rsidR="007332A3" w:rsidRPr="006F2924">
        <w:t>. However, in this particular sample the increase in plasmin generation was only marginal. The heterozygous patient (FV activity 44%) demonstrates a reduction in thrombin generation rather than a complete absence, consistent with a mild factor deficiency. This is reflected by a prolonged lag time and time to peak, along with a reduced peak height, while plasmin generation remains within the normal range in this case.</w:t>
      </w:r>
      <w:r w:rsidR="007332A3" w:rsidRPr="006F2924">
        <w:br/>
      </w:r>
    </w:p>
    <w:p w14:paraId="4B615133" w14:textId="5B8FEEEF" w:rsidR="007332A3" w:rsidRPr="006F2924" w:rsidRDefault="00006B65" w:rsidP="006F2924">
      <w:pPr>
        <w:jc w:val="left"/>
      </w:pPr>
      <w:r w:rsidRPr="006F2924">
        <w:rPr>
          <w:b/>
          <w:bCs/>
        </w:rPr>
        <w:t>Figure 3E,F</w:t>
      </w:r>
      <w:r w:rsidR="007332A3" w:rsidRPr="006F2924">
        <w:t xml:space="preserve"> correspond to patients with an alpha-2-antiplasmin (A2AP) deficiency</w:t>
      </w:r>
      <w:r w:rsidR="00EF75D1" w:rsidRPr="006F2924">
        <w:t xml:space="preserve"> </w:t>
      </w:r>
      <w:r w:rsidR="002268AB" w:rsidRPr="006F2924">
        <w:t>(</w:t>
      </w:r>
      <w:r w:rsidR="00AB63DE" w:rsidRPr="006F2924">
        <w:t xml:space="preserve">the </w:t>
      </w:r>
      <w:r w:rsidR="002268AB" w:rsidRPr="006F2924">
        <w:t xml:space="preserve">A2AP reference range </w:t>
      </w:r>
      <w:r w:rsidR="006F0F37" w:rsidRPr="006F2924">
        <w:t xml:space="preserve">in our </w:t>
      </w:r>
      <w:r w:rsidR="00DA0202" w:rsidRPr="006F2924">
        <w:t>assay</w:t>
      </w:r>
      <w:r w:rsidR="00AB63DE" w:rsidRPr="006F2924">
        <w:t xml:space="preserve"> is</w:t>
      </w:r>
      <w:r w:rsidR="006F0F37" w:rsidRPr="006F2924">
        <w:t xml:space="preserve"> </w:t>
      </w:r>
      <w:r w:rsidR="002268AB" w:rsidRPr="006F2924">
        <w:t>89-122%)</w:t>
      </w:r>
      <w:r w:rsidR="007332A3" w:rsidRPr="006F2924">
        <w:t>. Plasmin generation is progressively enhanced with increasing severity of the deficiency. The homozygous patient (A2AP activity 23%) displays an early onset of plasmin generation, a short fibrin lysis time, and a high plasmin peak height. The heterozygous patient (A2AP activity 73%) shows a milder, but still clearly abnormal response. While thrombin generation is largely unaffected in these cases, increased thrombin generation has previously been observed in A2AP-deficient samples, potentially due to plasmin-mediated activation of coagulation factors such as FV and FVII</w:t>
      </w:r>
      <w:r w:rsidR="007332A3" w:rsidRPr="006F2924">
        <w:fldChar w:fldCharType="begin">
          <w:fldData xml:space="preserve">PEVuZE5vdGU+PENpdGU+PEF1dGhvcj5IYWlzbWE8L0F1dGhvcj48WWVhcj4yMDI0PC9ZZWFyPjxS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</w:fldData>
        </w:fldChar>
      </w:r>
      <w:r w:rsidR="00D07496" w:rsidRPr="006F2924">
        <w:instrText xml:space="preserve"> ADDIN EN.CITE </w:instrText>
      </w:r>
      <w:r w:rsidR="00D07496" w:rsidRPr="006F2924">
        <w:fldChar w:fldCharType="begin">
          <w:fldData xml:space="preserve">PEVuZE5vdGU+PENpdGU+PEF1dGhvcj5IYWlzbWE8L0F1dGhvcj48WWVhcj4yMDI0PC9ZZWFyPjxS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</w:fldData>
        </w:fldChar>
      </w:r>
      <w:r w:rsidR="00D07496" w:rsidRPr="006F2924">
        <w:instrText xml:space="preserve"> ADDIN EN.CITE.DATA </w:instrText>
      </w:r>
      <w:r w:rsidR="00D07496" w:rsidRPr="006F2924">
        <w:fldChar w:fldCharType="end"/>
      </w:r>
      <w:r w:rsidR="007332A3" w:rsidRPr="006F2924">
        <w:fldChar w:fldCharType="separate"/>
      </w:r>
      <w:r w:rsidR="00D07496" w:rsidRPr="006F2924">
        <w:rPr>
          <w:noProof/>
          <w:vertAlign w:val="superscript"/>
        </w:rPr>
        <w:t>27</w:t>
      </w:r>
      <w:r w:rsidR="007332A3" w:rsidRPr="006F2924">
        <w:fldChar w:fldCharType="end"/>
      </w:r>
      <w:r w:rsidR="007332A3" w:rsidRPr="006F2924">
        <w:t>. However, in those experiments, normalization was performed to the average of a healthy control cohort, without correction for inter-run variability using concurrently measured NPP</w:t>
      </w:r>
      <w:r w:rsidR="007332A3" w:rsidRPr="006F2924">
        <w:fldChar w:fldCharType="begin">
          <w:fldData xml:space="preserve">PEVuZE5vdGU+PENpdGU+PEF1dGhvcj5IYWlzbWE8L0F1dGhvcj48WWVhcj4yMDI0PC9ZZWFyPjxS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</w:fldData>
        </w:fldChar>
      </w:r>
      <w:r w:rsidR="00D07496" w:rsidRPr="006F2924">
        <w:instrText xml:space="preserve"> ADDIN EN.CITE </w:instrText>
      </w:r>
      <w:r w:rsidR="00D07496" w:rsidRPr="006F2924">
        <w:fldChar w:fldCharType="begin">
          <w:fldData xml:space="preserve">PEVuZE5vdGU+PENpdGU+PEF1dGhvcj5IYWlzbWE8L0F1dGhvcj48WWVhcj4yMDI0PC9ZZWFyPjxS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</w:fldData>
        </w:fldChar>
      </w:r>
      <w:r w:rsidR="00D07496" w:rsidRPr="006F2924">
        <w:instrText xml:space="preserve"> ADDIN EN.CITE.DATA </w:instrText>
      </w:r>
      <w:r w:rsidR="00D07496" w:rsidRPr="006F2924">
        <w:fldChar w:fldCharType="end"/>
      </w:r>
      <w:r w:rsidR="007332A3" w:rsidRPr="006F2924">
        <w:fldChar w:fldCharType="separate"/>
      </w:r>
      <w:r w:rsidR="00D07496" w:rsidRPr="006F2924">
        <w:rPr>
          <w:noProof/>
          <w:vertAlign w:val="superscript"/>
        </w:rPr>
        <w:t>27</w:t>
      </w:r>
      <w:r w:rsidR="007332A3" w:rsidRPr="006F2924">
        <w:fldChar w:fldCharType="end"/>
      </w:r>
      <w:r w:rsidR="007332A3" w:rsidRPr="006F2924">
        <w:t>. The current approach may offer a more robust basis for inter-sample comparison.</w:t>
      </w:r>
      <w:r w:rsidR="007332A3" w:rsidRPr="006F2924">
        <w:br/>
      </w:r>
      <w:r w:rsidR="007332A3" w:rsidRPr="006F2924">
        <w:br/>
        <w:t>The displayed curves represent normalized first derivatives of the fluorescence signal, reflecting the rate of thrombin and plasmin formation over time. Curves are considered valid when they are reproducible and consistent with the clinical phenotype, which may present as distinct peaks or, in cases of severe coagulation defects, as markedly reduced or absent signals. Results that are inconsistent with the clinical context, such as unexplained noise, absence of peaks without a physiological explanation, or poor reproducibility, may indicate technical error or sample degradation.</w:t>
      </w:r>
    </w:p>
    <w:p w14:paraId="6F74EC90" w14:textId="77777777" w:rsidR="007332A3" w:rsidRPr="006F2924" w:rsidRDefault="007332A3" w:rsidP="006F2924">
      <w:pPr>
        <w:jc w:val="left"/>
      </w:pPr>
    </w:p>
    <w:p w14:paraId="44443468" w14:textId="73A444C0" w:rsidR="006E4797" w:rsidRPr="006F2924" w:rsidRDefault="007332A3" w:rsidP="006F2924">
      <w:pPr>
        <w:jc w:val="left"/>
        <w:rPr>
          <w:color w:val="808080"/>
        </w:rPr>
      </w:pPr>
      <w:r w:rsidRPr="006F2924">
        <w:t>These representative outcomes demonstrate that the NHA enables simultaneous assessment of thrombin and plasmin generation, and reliably detects both mild and severe abnormalities in coagulation and fibrinolysis.</w:t>
      </w:r>
    </w:p>
    <w:p w14:paraId="079B5679" w14:textId="77777777" w:rsidR="006E4797" w:rsidRPr="006F2924" w:rsidRDefault="006E4797" w:rsidP="006F2924">
      <w:pPr>
        <w:jc w:val="left"/>
        <w:rPr>
          <w:color w:val="808080"/>
        </w:rPr>
      </w:pPr>
    </w:p>
    <w:p w14:paraId="6D510784" w14:textId="5C1CD761" w:rsidR="006E4797" w:rsidRPr="006F2924" w:rsidRDefault="00551D82" w:rsidP="006F2924">
      <w:pPr>
        <w:jc w:val="left"/>
        <w:rPr>
          <w:color w:val="808080"/>
        </w:rPr>
      </w:pPr>
      <w:r w:rsidRPr="006F2924">
        <w:rPr>
          <w:b/>
        </w:rPr>
        <w:t>FIGURE AND TABLE LEGENDS</w:t>
      </w:r>
    </w:p>
    <w:p w14:paraId="3B0325B7" w14:textId="77777777" w:rsidR="003E3F6F" w:rsidRPr="006F2924" w:rsidRDefault="003E3F6F" w:rsidP="006F2924">
      <w:pPr>
        <w:jc w:val="left"/>
        <w:rPr>
          <w:b/>
          <w:bCs/>
        </w:rPr>
      </w:pPr>
      <w:r w:rsidRPr="006F2924">
        <w:rPr>
          <w:b/>
          <w:bCs/>
        </w:rPr>
        <w:t>Figure 1: Impression of the first derivative of the thrombin generation curve and their parameters.</w:t>
      </w:r>
    </w:p>
    <w:p w14:paraId="24ADBD2A" w14:textId="77777777" w:rsidR="00006B65" w:rsidRPr="006F2924" w:rsidRDefault="00006B65" w:rsidP="006F2924">
      <w:pPr>
        <w:jc w:val="left"/>
        <w:rPr>
          <w:b/>
          <w:bCs/>
        </w:rPr>
      </w:pPr>
    </w:p>
    <w:p w14:paraId="02CAA9C3" w14:textId="77777777" w:rsidR="003E3F6F" w:rsidRPr="006F2924" w:rsidRDefault="003E3F6F" w:rsidP="006F2924">
      <w:pPr>
        <w:jc w:val="left"/>
        <w:rPr>
          <w:b/>
          <w:bCs/>
        </w:rPr>
      </w:pPr>
      <w:r w:rsidRPr="006F2924">
        <w:rPr>
          <w:b/>
          <w:bCs/>
        </w:rPr>
        <w:lastRenderedPageBreak/>
        <w:t>Figure 2: Impression of the first derivative of the plasmin generation curve and their parameters.</w:t>
      </w:r>
    </w:p>
    <w:p w14:paraId="27F4F562" w14:textId="77777777" w:rsidR="00006B65" w:rsidRPr="006F2924" w:rsidRDefault="00006B65" w:rsidP="006F2924">
      <w:pPr>
        <w:jc w:val="left"/>
        <w:rPr>
          <w:b/>
          <w:bCs/>
        </w:rPr>
      </w:pPr>
    </w:p>
    <w:p w14:paraId="32EAFD7D" w14:textId="581C391F" w:rsidR="006E4797" w:rsidRPr="006F2924" w:rsidRDefault="003E3F6F" w:rsidP="006F2924">
      <w:pPr>
        <w:jc w:val="left"/>
      </w:pPr>
      <w:r w:rsidRPr="006F2924">
        <w:rPr>
          <w:b/>
          <w:bCs/>
        </w:rPr>
        <w:t>Figure 3: Normalized first derivatives of measured thrombin and plasmin generation curves.</w:t>
      </w:r>
      <w:r w:rsidR="00006B65" w:rsidRPr="006F2924">
        <w:t xml:space="preserve"> (</w:t>
      </w:r>
      <w:r w:rsidR="00006B65" w:rsidRPr="006F2924">
        <w:rPr>
          <w:b/>
          <w:bCs/>
        </w:rPr>
        <w:t>A-B</w:t>
      </w:r>
      <w:r w:rsidR="00006B65" w:rsidRPr="006F2924">
        <w:t xml:space="preserve">) </w:t>
      </w:r>
      <w:r w:rsidRPr="006F2924">
        <w:t>Curves from three healthy controls and from normal pooled plasma.</w:t>
      </w:r>
      <w:r w:rsidR="00006B65" w:rsidRPr="006F2924">
        <w:t xml:space="preserve"> (</w:t>
      </w:r>
      <w:r w:rsidR="00006B65" w:rsidRPr="006F2924">
        <w:rPr>
          <w:b/>
          <w:bCs/>
        </w:rPr>
        <w:t>C-D</w:t>
      </w:r>
      <w:r w:rsidR="00006B65" w:rsidRPr="006F2924">
        <w:t xml:space="preserve">) </w:t>
      </w:r>
      <w:r w:rsidRPr="006F2924">
        <w:t>Curves from a homozygous patient with factor V deficiency (FV activity 3%), a heterozygous patient with factor V deficiency (FV activity 44%), and normal pooled plasma.</w:t>
      </w:r>
      <w:r w:rsidR="00006B65" w:rsidRPr="006F2924">
        <w:t xml:space="preserve"> (</w:t>
      </w:r>
      <w:r w:rsidR="00006B65" w:rsidRPr="006F2924">
        <w:rPr>
          <w:b/>
          <w:bCs/>
        </w:rPr>
        <w:t>E-F</w:t>
      </w:r>
      <w:r w:rsidR="00006B65" w:rsidRPr="006F2924">
        <w:t xml:space="preserve">) </w:t>
      </w:r>
      <w:r w:rsidRPr="006F2924">
        <w:t>Curves from a homozygous patient with α2-antiplasmin deficiency (A2AP activity 23%), a heterozygous patient with α2-antiplasmin deficiency (A2AP activity 73%), and normal pooled plasma.</w:t>
      </w:r>
    </w:p>
    <w:p w14:paraId="6040A60C" w14:textId="77777777" w:rsidR="00C1394E" w:rsidRPr="006F2924" w:rsidRDefault="00C1394E" w:rsidP="006F2924">
      <w:pPr>
        <w:jc w:val="left"/>
        <w:rPr>
          <w:color w:val="808080"/>
        </w:rPr>
      </w:pPr>
    </w:p>
    <w:p w14:paraId="7C0B6465" w14:textId="1D3D8963" w:rsidR="006E4797" w:rsidRPr="006F2924" w:rsidRDefault="00551D82" w:rsidP="006F2924">
      <w:pPr>
        <w:jc w:val="left"/>
        <w:rPr>
          <w:b/>
        </w:rPr>
      </w:pPr>
      <w:r w:rsidRPr="006F2924">
        <w:rPr>
          <w:b/>
        </w:rPr>
        <w:t>DISCUSSION</w:t>
      </w:r>
    </w:p>
    <w:p w14:paraId="4A51ECBA" w14:textId="77777777" w:rsidR="00317F3A" w:rsidRPr="006F2924" w:rsidRDefault="00317F3A" w:rsidP="006F2924">
      <w:pPr>
        <w:jc w:val="left"/>
      </w:pPr>
      <w:bookmarkStart w:id="0" w:name="_Hlk144116816"/>
      <w:r w:rsidRPr="006F2924">
        <w:t xml:space="preserve">The Nijmegen Hemostasis Assay (NHA) is a dual-enzyme fluorogenic assay that enables the simultaneous, time-resolved measurement of thrombin and plasmin generation in platelet-poor plasma. By capturing both processes in a single well, the method facilitates high-resolution kinetic analysis of secondary hemostasis and fibrinolysis. This dual readout offers distinct methodological advantages over conventional assays and has been successfully applied in the study of coagulation factor deficiencies, </w:t>
      </w:r>
      <w:proofErr w:type="spellStart"/>
      <w:r w:rsidRPr="006F2924">
        <w:t>hyperfibrinolytic</w:t>
      </w:r>
      <w:proofErr w:type="spellEnd"/>
      <w:r w:rsidRPr="006F2924">
        <w:t xml:space="preserve"> conditions, and other disorders of hemostatic balance.</w:t>
      </w:r>
    </w:p>
    <w:p w14:paraId="43F383F2" w14:textId="77777777" w:rsidR="00317F3A" w:rsidRPr="006F2924" w:rsidRDefault="00317F3A" w:rsidP="006F2924">
      <w:pPr>
        <w:jc w:val="left"/>
      </w:pPr>
    </w:p>
    <w:p w14:paraId="255D801B" w14:textId="54D2DC5D" w:rsidR="00317F3A" w:rsidRPr="006F2924" w:rsidRDefault="00317F3A" w:rsidP="006F2924">
      <w:pPr>
        <w:jc w:val="left"/>
      </w:pPr>
      <w:r w:rsidRPr="006F2924">
        <w:t>Several technical aspects are critical for the reliability and reproducibility of the NHA. These include accurate pipetting, consistent preparation of reagents, and the immediate initiation of fluorescence measurement after the addition of substrates and activators. Temperature control at 37 °C throughout the assay is essential to maintain enzymatic activity and ensure valid kinetic readouts. Standardization of these pre-analytical variables and consistent reagent handling are crucial to minimize technical variability, as demonstrated previously for other global assays</w:t>
      </w:r>
      <w:r w:rsidRPr="006F2924">
        <w:fldChar w:fldCharType="begin">
          <w:fldData xml:space="preserve">PEVuZE5vdGU+PENpdGU+PEF1dGhvcj5EZXBhc3NlPC9BdXRob3I+PFllYXI+MjAyMTwvWWVhcj48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</w:fldData>
        </w:fldChar>
      </w:r>
      <w:r w:rsidR="00D07496" w:rsidRPr="006F2924">
        <w:instrText xml:space="preserve"> ADDIN EN.CITE </w:instrText>
      </w:r>
      <w:r w:rsidR="00D07496" w:rsidRPr="006F2924">
        <w:fldChar w:fldCharType="begin">
          <w:fldData xml:space="preserve">PEVuZE5vdGU+PENpdGU+PEF1dGhvcj5EZXBhc3NlPC9BdXRob3I+PFllYXI+MjAyMTwvWWVhcj48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34-36</w:t>
      </w:r>
      <w:r w:rsidRPr="006F2924">
        <w:fldChar w:fldCharType="end"/>
      </w:r>
      <w:r w:rsidRPr="006F2924">
        <w:t>. In addition, normalization to healthy control samples and correction for inter-run variability using pooled normal plasma further improve comparability between runs and laboratories</w:t>
      </w:r>
      <w:r w:rsidRPr="006F2924">
        <w:fldChar w:fldCharType="begin">
          <w:fldData xml:space="preserve">PEVuZE5vdGU+PENpdGU+PEF1dGhvcj5EYXJnYXVkPC9BdXRob3I+PFllYXI+MjAwNzwvWWVhcj48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Ghyb21yZXMuMjAyNC4xMDkwNDU8
L2VsZWN0cm9uaWMtcmVzb3VyY2UtbnVtPjxyZW1vdGUtZGF0YWJhc2UtcHJvdmlkZXI+TkxNPC9y
ZW1vdGUtZGF0YWJhc2UtcHJvdmlkZXI+PGxhbmd1YWdlPmVuZzwvbGFuZ3VhZ2U+PC9yZWNvcmQ+
PC9DaXRlPjwvRW5kTm90ZT4A
</w:fldData>
        </w:fldChar>
      </w:r>
      <w:r w:rsidR="00D07496" w:rsidRPr="006F2924">
        <w:instrText xml:space="preserve"> ADDIN EN.CITE </w:instrText>
      </w:r>
      <w:r w:rsidR="00D07496" w:rsidRPr="006F2924">
        <w:fldChar w:fldCharType="begin">
          <w:fldData xml:space="preserve">PEVuZE5vdGU+PENpdGU+PEF1dGhvcj5EYXJnYXVkPC9BdXRob3I+PFllYXI+MjAwNzwvWWVhcj48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Ghyb21yZXMuMjAyNC4xMDkwNDU8
L2VsZWN0cm9uaWMtcmVzb3VyY2UtbnVtPjxyZW1vdGUtZGF0YWJhc2UtcHJvdmlkZXI+TkxNPC9y
ZW1vdGUtZGF0YWJhc2UtcHJvdmlkZXI+PGxhbmd1YWdlPmVuZzwvbGFuZ3VhZ2U+PC9yZWNvcmQ+
PC9DaXRlPjwvRW5kTm90ZT4A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28,37,38</w:t>
      </w:r>
      <w:r w:rsidRPr="006F2924">
        <w:fldChar w:fldCharType="end"/>
      </w:r>
      <w:r w:rsidRPr="006F2924">
        <w:t>. This approach facilitates alignment with thrombin generation assays when comparison is required, and supports broader implementation of the NHA in multi-center studies, ultimately aiding future clinical application.</w:t>
      </w:r>
      <w:r w:rsidRPr="006F2924">
        <w:br/>
      </w:r>
    </w:p>
    <w:p w14:paraId="4DDA7DE0" w14:textId="06BF23EA" w:rsidR="00317F3A" w:rsidRPr="006F2924" w:rsidRDefault="00317F3A" w:rsidP="006F2924">
      <w:pPr>
        <w:pStyle w:val="EndNoteBibliography"/>
        <w:spacing w:after="0"/>
        <w:rPr>
          <w:sz w:val="24"/>
          <w:szCs w:val="24"/>
        </w:rPr>
      </w:pPr>
      <w:r w:rsidRPr="006F2924">
        <w:rPr>
          <w:sz w:val="24"/>
          <w:szCs w:val="24"/>
        </w:rPr>
        <w:t xml:space="preserve">Compared to conventional thrombin generation assays, the NHA provides added value by simultaneously measuring thrombin and plasmin generation within the same reaction well. This integrated approach enables a more comprehensive assessment of hemostatic potential, capturing both secondary hemostasis and fibrinolysis in a single assay. </w:t>
      </w:r>
      <w:r w:rsidR="00A309A4" w:rsidRPr="006F2924">
        <w:rPr>
          <w:sz w:val="24"/>
          <w:szCs w:val="24"/>
        </w:rPr>
        <w:t xml:space="preserve">Importantly, the NHA allows not only for the detection of fibrinolytic disturbances alongside coagulation defects, but also for the evaluation of TAFI-related effects, as thrombin-dependent activation of TAFI modulates fibrinolysis. We have previously demonstrated that thrombin generation can be modulated by </w:t>
      </w:r>
      <w:r w:rsidR="00E14AC2" w:rsidRPr="006F2924">
        <w:rPr>
          <w:sz w:val="24"/>
          <w:szCs w:val="24"/>
        </w:rPr>
        <w:t>activated protein C</w:t>
      </w:r>
      <w:r w:rsidR="00A309A4" w:rsidRPr="006F2924">
        <w:rPr>
          <w:sz w:val="24"/>
          <w:szCs w:val="24"/>
        </w:rPr>
        <w:t xml:space="preserve"> and</w:t>
      </w:r>
      <w:r w:rsidR="00E14AC2" w:rsidRPr="006F2924">
        <w:rPr>
          <w:sz w:val="24"/>
          <w:szCs w:val="24"/>
        </w:rPr>
        <w:t xml:space="preserve"> thrombomodulin</w:t>
      </w:r>
      <w:r w:rsidR="00A309A4" w:rsidRPr="006F2924">
        <w:rPr>
          <w:sz w:val="24"/>
          <w:szCs w:val="24"/>
        </w:rPr>
        <w:t>, with reciprocal changes in plasmin generation within the same sample</w:t>
      </w:r>
      <w:r w:rsidR="00A03E23" w:rsidRPr="006F2924">
        <w:rPr>
          <w:sz w:val="24"/>
          <w:szCs w:val="24"/>
        </w:rPr>
        <w:fldChar w:fldCharType="begin">
          <w:fldData xml:space="preserve">PEVuZE5vdGU+PENpdGU+PEF1dGhvcj52YW4gR2VmZmVuPC9BdXRob3I+PFllYXI+MjAxMTwvWWVh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</w:fldData>
        </w:fldChar>
      </w:r>
      <w:r w:rsidR="00D07496" w:rsidRPr="006F2924">
        <w:rPr>
          <w:sz w:val="24"/>
          <w:szCs w:val="24"/>
        </w:rPr>
        <w:instrText xml:space="preserve"> ADDIN EN.CITE </w:instrText>
      </w:r>
      <w:r w:rsidR="00D07496" w:rsidRPr="006F2924">
        <w:rPr>
          <w:sz w:val="24"/>
          <w:szCs w:val="24"/>
        </w:rPr>
        <w:fldChar w:fldCharType="begin">
          <w:fldData xml:space="preserve">PEVuZE5vdGU+PENpdGU+PEF1dGhvcj52YW4gR2VmZmVuPC9BdXRob3I+PFllYXI+MjAxMTwvWWVh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</w:fldData>
        </w:fldChar>
      </w:r>
      <w:r w:rsidR="00D07496" w:rsidRPr="006F2924">
        <w:rPr>
          <w:sz w:val="24"/>
          <w:szCs w:val="24"/>
        </w:rPr>
        <w:instrText xml:space="preserve"> ADDIN EN.CITE.DATA </w:instrText>
      </w:r>
      <w:r w:rsidR="00D07496" w:rsidRPr="006F2924">
        <w:rPr>
          <w:sz w:val="24"/>
          <w:szCs w:val="24"/>
        </w:rPr>
      </w:r>
      <w:r w:rsidR="00D07496" w:rsidRPr="006F2924">
        <w:rPr>
          <w:sz w:val="24"/>
          <w:szCs w:val="24"/>
        </w:rPr>
        <w:fldChar w:fldCharType="end"/>
      </w:r>
      <w:r w:rsidR="00A03E23" w:rsidRPr="006F2924">
        <w:rPr>
          <w:sz w:val="24"/>
          <w:szCs w:val="24"/>
        </w:rPr>
      </w:r>
      <w:r w:rsidR="00A03E23" w:rsidRPr="006F2924">
        <w:rPr>
          <w:sz w:val="24"/>
          <w:szCs w:val="24"/>
        </w:rPr>
        <w:fldChar w:fldCharType="separate"/>
      </w:r>
      <w:r w:rsidR="00D07496" w:rsidRPr="006F2924">
        <w:rPr>
          <w:sz w:val="24"/>
          <w:szCs w:val="24"/>
          <w:vertAlign w:val="superscript"/>
        </w:rPr>
        <w:t>8</w:t>
      </w:r>
      <w:r w:rsidR="00A03E23" w:rsidRPr="006F2924">
        <w:rPr>
          <w:sz w:val="24"/>
          <w:szCs w:val="24"/>
        </w:rPr>
        <w:fldChar w:fldCharType="end"/>
      </w:r>
      <w:r w:rsidR="00A309A4" w:rsidRPr="006F2924">
        <w:rPr>
          <w:sz w:val="24"/>
          <w:szCs w:val="24"/>
        </w:rPr>
        <w:t>. Although TAFI concentrations have not been directly measured, the observed effect on plasmin generation is consistent with TAFI-dependent modulation of fibrinolysis.</w:t>
      </w:r>
      <w:r w:rsidR="004B43D0" w:rsidRPr="006F2924">
        <w:rPr>
          <w:sz w:val="24"/>
          <w:szCs w:val="24"/>
        </w:rPr>
        <w:t xml:space="preserve"> </w:t>
      </w:r>
      <w:r w:rsidRPr="006F2924">
        <w:rPr>
          <w:sz w:val="24"/>
          <w:szCs w:val="24"/>
        </w:rPr>
        <w:t xml:space="preserve">Furthermore, the use of a </w:t>
      </w:r>
      <w:r w:rsidR="009907B4" w:rsidRPr="006F2924">
        <w:rPr>
          <w:sz w:val="24"/>
          <w:szCs w:val="24"/>
        </w:rPr>
        <w:t xml:space="preserve">very </w:t>
      </w:r>
      <w:r w:rsidRPr="006F2924">
        <w:rPr>
          <w:sz w:val="24"/>
          <w:szCs w:val="24"/>
        </w:rPr>
        <w:t>low tissue factor concentration (0.28 pM) enhances the assay’s sensitivity to mild coagulation defects, such as those observed in mild coagulation factor deficiencies</w:t>
      </w:r>
      <w:r w:rsidRPr="006F2924">
        <w:rPr>
          <w:sz w:val="24"/>
          <w:szCs w:val="24"/>
        </w:rPr>
        <w:fldChar w:fldCharType="begin">
          <w:fldData xml:space="preserve">PEVuZE5vdGU+PENpdGU+PEF1dGhvcj5IYWlzbWE8L0F1dGhvcj48WWVhcj4yMDI0PC9ZZWFyPjxS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</w:fldData>
        </w:fldChar>
      </w:r>
      <w:r w:rsidR="00D07496" w:rsidRPr="006F2924">
        <w:rPr>
          <w:sz w:val="24"/>
          <w:szCs w:val="24"/>
        </w:rPr>
        <w:instrText xml:space="preserve"> ADDIN EN.CITE </w:instrText>
      </w:r>
      <w:r w:rsidR="00D07496" w:rsidRPr="006F2924">
        <w:rPr>
          <w:sz w:val="24"/>
          <w:szCs w:val="24"/>
        </w:rPr>
        <w:fldChar w:fldCharType="begin">
          <w:fldData xml:space="preserve">PEVuZE5vdGU+PENpdGU+PEF1dGhvcj5IYWlzbWE8L0F1dGhvcj48WWVhcj4yMDI0PC9ZZWFyPjxS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</w:fldData>
        </w:fldChar>
      </w:r>
      <w:r w:rsidR="00D07496" w:rsidRPr="006F2924">
        <w:rPr>
          <w:sz w:val="24"/>
          <w:szCs w:val="24"/>
        </w:rPr>
        <w:instrText xml:space="preserve"> ADDIN EN.CITE.DATA </w:instrText>
      </w:r>
      <w:r w:rsidR="00D07496" w:rsidRPr="006F2924">
        <w:rPr>
          <w:sz w:val="24"/>
          <w:szCs w:val="24"/>
        </w:rPr>
      </w:r>
      <w:r w:rsidR="00D07496" w:rsidRPr="006F2924">
        <w:rPr>
          <w:sz w:val="24"/>
          <w:szCs w:val="24"/>
        </w:rPr>
        <w:fldChar w:fldCharType="end"/>
      </w:r>
      <w:r w:rsidRPr="006F2924">
        <w:rPr>
          <w:sz w:val="24"/>
          <w:szCs w:val="24"/>
        </w:rPr>
      </w:r>
      <w:r w:rsidRPr="006F2924">
        <w:rPr>
          <w:sz w:val="24"/>
          <w:szCs w:val="24"/>
        </w:rPr>
        <w:fldChar w:fldCharType="separate"/>
      </w:r>
      <w:r w:rsidR="00D07496" w:rsidRPr="006F2924">
        <w:rPr>
          <w:sz w:val="24"/>
          <w:szCs w:val="24"/>
          <w:vertAlign w:val="superscript"/>
        </w:rPr>
        <w:t>28,39</w:t>
      </w:r>
      <w:r w:rsidRPr="006F2924">
        <w:rPr>
          <w:sz w:val="24"/>
          <w:szCs w:val="24"/>
        </w:rPr>
        <w:fldChar w:fldCharType="end"/>
      </w:r>
      <w:r w:rsidRPr="006F2924">
        <w:rPr>
          <w:sz w:val="24"/>
          <w:szCs w:val="24"/>
        </w:rPr>
        <w:t xml:space="preserve">. This makes the NHA particularly suitable for </w:t>
      </w:r>
      <w:r w:rsidRPr="006F2924">
        <w:rPr>
          <w:sz w:val="24"/>
          <w:szCs w:val="24"/>
        </w:rPr>
        <w:lastRenderedPageBreak/>
        <w:t xml:space="preserve">detecting subtle hemostatic </w:t>
      </w:r>
      <w:r w:rsidR="0027454C" w:rsidRPr="006F2924">
        <w:rPr>
          <w:sz w:val="24"/>
          <w:szCs w:val="24"/>
        </w:rPr>
        <w:t xml:space="preserve">deficiencies </w:t>
      </w:r>
      <w:r w:rsidRPr="006F2924">
        <w:rPr>
          <w:sz w:val="24"/>
          <w:szCs w:val="24"/>
        </w:rPr>
        <w:t>that may escape detection with other thrombin generation assays due to insufficient sensitivity.</w:t>
      </w:r>
    </w:p>
    <w:p w14:paraId="34A953AD" w14:textId="77777777" w:rsidR="00092CA5" w:rsidRPr="006F2924" w:rsidRDefault="00092CA5" w:rsidP="006F2924">
      <w:pPr>
        <w:jc w:val="left"/>
      </w:pPr>
    </w:p>
    <w:p w14:paraId="5B839136" w14:textId="75A8B03D" w:rsidR="00006B65" w:rsidRPr="006F2924" w:rsidRDefault="004B0498" w:rsidP="006F2924">
      <w:pPr>
        <w:jc w:val="left"/>
      </w:pPr>
      <w:r w:rsidRPr="006F2924">
        <w:t xml:space="preserve">Recent comparative work across multiple platforms supports the relevance of these assay conditions. Haisma et al. evaluated four </w:t>
      </w:r>
      <w:r w:rsidR="00154C8C" w:rsidRPr="006F2924">
        <w:t>(</w:t>
      </w:r>
      <w:r w:rsidRPr="006F2924">
        <w:t>semi-</w:t>
      </w:r>
      <w:r w:rsidR="00154C8C" w:rsidRPr="006F2924">
        <w:t>)</w:t>
      </w:r>
      <w:r w:rsidRPr="006F2924">
        <w:t xml:space="preserve">automated TGA systems (CAT, ST Genesia, </w:t>
      </w:r>
      <w:proofErr w:type="spellStart"/>
      <w:r w:rsidRPr="006F2924">
        <w:t>Ceveron</w:t>
      </w:r>
      <w:proofErr w:type="spellEnd"/>
      <w:r w:rsidRPr="006F2924">
        <w:t xml:space="preserve"> s100, and NHA) in </w:t>
      </w:r>
      <w:r w:rsidR="00C121C3" w:rsidRPr="006F2924">
        <w:t>plasma</w:t>
      </w:r>
      <w:r w:rsidRPr="006F2924">
        <w:t xml:space="preserve"> </w:t>
      </w:r>
      <w:r w:rsidR="00662BD7" w:rsidRPr="006F2924">
        <w:t xml:space="preserve">from patients </w:t>
      </w:r>
      <w:r w:rsidRPr="006F2924">
        <w:t>with congenital single factor deficiencies and found that all platforms effectively distinguished patient</w:t>
      </w:r>
      <w:r w:rsidR="00662BD7" w:rsidRPr="006F2924">
        <w:t xml:space="preserve"> plasma</w:t>
      </w:r>
      <w:r w:rsidRPr="006F2924">
        <w:t xml:space="preserve"> from healthy controls, </w:t>
      </w:r>
      <w:r w:rsidR="008A4E5F" w:rsidRPr="006F2924">
        <w:t xml:space="preserve">with modest </w:t>
      </w:r>
      <w:r w:rsidRPr="006F2924">
        <w:t>inter-platform differences</w:t>
      </w:r>
      <w:r w:rsidR="006B66E0" w:rsidRPr="006F2924">
        <w:fldChar w:fldCharType="begin">
          <w:fldData xml:space="preserve">PEVuZE5vdGU+PENpdGU+PEF1dGhvcj5IYWlzbWE8L0F1dGhvcj48WWVhcj4yMDI0PC9ZZWFyPjxS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JlbmUu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ldmVsaWVuLnZlcndvZXJkQHJhZGJvdWR1bWMubmwuJiN4RDtIZW1vcGhpbGlhIFRyZWF0bWVu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zYW5uYS5yaWpwbWFAcmFkYm91ZHVtYy5ubC4mI3hEO0hlbW9waGlsaWEgVHJlYXRtZW50IENl
bnRlciBOaWptZWdlbi1FaW5kaG92ZW4tTWFhc3RyaWNodCwgR2VlcnQgR3Jvb3RlcGxlaW4gWnVp
ZCAxMCwgNTQyNSBHQSBOaWptZWdlbiwgdGhlIE5ldGhlcmxhbmRzOyB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l2b25u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nRocm9tcmVzLjIwMjQu
MTA5MDQ1PC9lbGVjdHJvbmljLXJlc291cmNlLW51bT48cmVtb3RlLWRhdGFiYXNlLXByb3ZpZGVy
Pk5MTTwvcmVtb3RlLWRhdGFiYXNlLXByb3ZpZGVyPjxsYW5ndWFnZT5lbmc8L2xhbmd1YWdlPjwv
cmVjb3JkPjwvQ2l0ZT48L0VuZE5vdGU+AG==
</w:fldData>
        </w:fldChar>
      </w:r>
      <w:r w:rsidR="00D07496" w:rsidRPr="006F2924">
        <w:instrText xml:space="preserve"> ADDIN EN.CITE </w:instrText>
      </w:r>
      <w:r w:rsidR="00D07496" w:rsidRPr="006F2924">
        <w:fldChar w:fldCharType="begin">
          <w:fldData xml:space="preserve">PEVuZE5vdGU+PENpdGU+PEF1dGhvcj5IYWlzbWE8L0F1dGhvcj48WWVhcj4yMDI0PC9ZZWFyPjxS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JlbmUu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ldmVsaWVuLnZlcndvZXJkQHJhZGJvdWR1bWMubmwuJiN4RDtIZW1vcGhpbGlhIFRyZWF0bWVu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zYW5uYS5yaWpwbWFAcmFkYm91ZHVtYy5ubC4mI3hEO0hlbW9waGlsaWEgVHJlYXRtZW50IENl
bnRlciBOaWptZWdlbi1FaW5kaG92ZW4tTWFhc3RyaWNodCwgR2VlcnQgR3Jvb3RlcGxlaW4gWnVp
ZCAxMCwgNTQyNSBHQSBOaWptZWdlbiwgdGhlIE5ldGhlcmxhbmRzOyB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l2b25u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nRocm9tcmVzLjIwMjQu
MTA5MDQ1PC9lbGVjdHJvbmljLXJlc291cmNlLW51bT48cmVtb3RlLWRhdGFiYXNlLXByb3ZpZGVy
Pk5MTTwvcmVtb3RlLWRhdGFiYXNlLXByb3ZpZGVyPjxsYW5ndWFnZT5lbmc8L2xhbmd1YWdlPjwv
cmVjb3JkPjwvQ2l0ZT48L0VuZE5vdGU+AG==
</w:fldData>
        </w:fldChar>
      </w:r>
      <w:r w:rsidR="00D07496" w:rsidRPr="006F2924">
        <w:instrText xml:space="preserve"> ADDIN EN.CITE.DATA </w:instrText>
      </w:r>
      <w:r w:rsidR="00D07496" w:rsidRPr="006F2924">
        <w:fldChar w:fldCharType="end"/>
      </w:r>
      <w:r w:rsidR="006B66E0" w:rsidRPr="006F2924">
        <w:fldChar w:fldCharType="separate"/>
      </w:r>
      <w:r w:rsidR="00D07496" w:rsidRPr="006F2924">
        <w:rPr>
          <w:noProof/>
          <w:vertAlign w:val="superscript"/>
        </w:rPr>
        <w:t>28</w:t>
      </w:r>
      <w:r w:rsidR="006B66E0" w:rsidRPr="006F2924">
        <w:fldChar w:fldCharType="end"/>
      </w:r>
      <w:r w:rsidRPr="006F2924">
        <w:t xml:space="preserve">. Importantly, reagents with the lowest tissue factor and phospholipid concentrations provided the greatest discriminatory power, highlighting the importance of sensitive triggering conditions. By employing a </w:t>
      </w:r>
      <w:r w:rsidR="009907B4" w:rsidRPr="006F2924">
        <w:t xml:space="preserve">very </w:t>
      </w:r>
      <w:r w:rsidRPr="006F2924">
        <w:t xml:space="preserve">low tissue factor trigger, </w:t>
      </w:r>
      <w:r w:rsidR="00B43511" w:rsidRPr="006F2924">
        <w:t>the NHA</w:t>
      </w:r>
      <w:r w:rsidRPr="006F2924">
        <w:t xml:space="preserve"> builds on this framework while </w:t>
      </w:r>
      <w:r w:rsidR="00396A04" w:rsidRPr="006F2924">
        <w:t>additionally</w:t>
      </w:r>
      <w:r w:rsidRPr="006F2924">
        <w:t xml:space="preserve"> incorporating plasmin generation to assess fibrinolytic potential. </w:t>
      </w:r>
      <w:r w:rsidR="002B391A" w:rsidRPr="006F2924">
        <w:t xml:space="preserve">For a more detailed comparison of the assays, </w:t>
      </w:r>
      <w:r w:rsidR="00FD44A1" w:rsidRPr="006F2924">
        <w:t>please</w:t>
      </w:r>
      <w:r w:rsidR="002B391A" w:rsidRPr="006F2924">
        <w:t xml:space="preserve"> refer to the comprehensive</w:t>
      </w:r>
      <w:r w:rsidR="00E731BD" w:rsidRPr="006F2924">
        <w:t xml:space="preserve"> study by Haisma et al</w:t>
      </w:r>
      <w:r w:rsidR="00AF3A50" w:rsidRPr="006F2924">
        <w:t>.</w:t>
      </w:r>
      <w:r w:rsidR="00E731BD" w:rsidRPr="006F2924">
        <w:t xml:space="preserve"> (2024)</w:t>
      </w:r>
      <w:r w:rsidR="00605648" w:rsidRPr="006F2924">
        <w:fldChar w:fldCharType="begin">
          <w:fldData xml:space="preserve">PEVuZE5vdGU+PENpdGU+PEF1dGhvcj5IYWlzbWE8L0F1dGhvcj48WWVhcj4yMDI0PC9ZZWFyPjxS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JlbmUu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ldmVsaWVuLnZlcndvZXJkQHJhZGJvdWR1bWMubmwuJiN4RDtIZW1vcGhpbGlhIFRyZWF0bWVu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zYW5uYS5yaWpwbWFAcmFkYm91ZHVtYy5ubC4mI3hEO0hlbW9waGlsaWEgVHJlYXRtZW50IENl
bnRlciBOaWptZWdlbi1FaW5kaG92ZW4tTWFhc3RyaWNodCwgR2VlcnQgR3Jvb3RlcGxlaW4gWnVp
ZCAxMCwgNTQyNSBHQSBOaWptZWdlbiwgdGhlIE5ldGhlcmxhbmRzOyB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l2b25u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0aHJvbXJlcy4yMDI0LjEwOTA0NTwvZWxlY3Ryb25pYy1yZXNvdXJj
ZS1udW0+PHJlbW90ZS1kYXRhYmFzZS1wcm92aWRlcj5OTE08L3JlbW90ZS1kYXRhYmFzZS1wcm92
aWRlcj48bGFuZ3VhZ2U+ZW5nPC9sYW5ndWFnZT48L3JlY29yZD48L0NpdGU+PC9FbmROb3RlPn==
</w:fldData>
        </w:fldChar>
      </w:r>
      <w:r w:rsidR="00D07496" w:rsidRPr="006F2924">
        <w:instrText xml:space="preserve"> ADDIN EN.CITE </w:instrText>
      </w:r>
      <w:r w:rsidR="00D07496" w:rsidRPr="006F2924">
        <w:fldChar w:fldCharType="begin">
          <w:fldData xml:space="preserve">PEVuZE5vdGU+PENpdGU+PEF1dGhvcj5IYWlzbWE8L0F1dGhvcj48WWVhcj4yMDI0PC9ZZWFyPjxS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JlbmUu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ldmVsaWVuLnZlcndvZXJkQHJhZGJvdWR1bWMubmwuJiN4RDtIZW1vcGhpbGlhIFRyZWF0bWVu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0aHJvbXJlcy4yMDI0LjEwOTA0NTwvZWxlY3Ryb25pYy1yZXNvdXJj
ZS1udW0+PHJlbW90ZS1kYXRhYmFzZS1wcm92aWRlcj5OTE08L3JlbW90ZS1kYXRhYmFzZS1wcm92
aWRlcj48bGFuZ3VhZ2U+ZW5nPC9sYW5ndWFnZT48L3JlY29yZD48L0NpdGU+PC9FbmROb3RlPn==
</w:fldData>
        </w:fldChar>
      </w:r>
      <w:r w:rsidR="00D07496" w:rsidRPr="006F2924">
        <w:instrText xml:space="preserve"> ADDIN EN.CITE.DATA </w:instrText>
      </w:r>
      <w:r w:rsidR="00D07496" w:rsidRPr="006F2924">
        <w:fldChar w:fldCharType="end"/>
      </w:r>
      <w:r w:rsidR="00605648" w:rsidRPr="006F2924">
        <w:fldChar w:fldCharType="separate"/>
      </w:r>
      <w:r w:rsidR="00D07496" w:rsidRPr="006F2924">
        <w:rPr>
          <w:noProof/>
          <w:vertAlign w:val="superscript"/>
        </w:rPr>
        <w:t>28</w:t>
      </w:r>
      <w:r w:rsidR="00605648" w:rsidRPr="006F2924">
        <w:fldChar w:fldCharType="end"/>
      </w:r>
      <w:r w:rsidR="00E731BD" w:rsidRPr="006F2924">
        <w:t>.</w:t>
      </w:r>
    </w:p>
    <w:p w14:paraId="217696FF" w14:textId="294D4A67" w:rsidR="00092CA5" w:rsidRPr="006F2924" w:rsidRDefault="00396A04" w:rsidP="006F2924">
      <w:pPr>
        <w:jc w:val="left"/>
      </w:pPr>
      <w:r w:rsidRPr="006F2924">
        <w:br/>
      </w:r>
      <w:r w:rsidR="004B0498" w:rsidRPr="006F2924">
        <w:t>The NHA’s plasmin</w:t>
      </w:r>
      <w:r w:rsidR="000420E3" w:rsidRPr="006F2924">
        <w:t xml:space="preserve"> </w:t>
      </w:r>
      <w:r w:rsidR="004B0498" w:rsidRPr="006F2924">
        <w:t xml:space="preserve">generation component can be conceptually compared to previous work by </w:t>
      </w:r>
      <w:proofErr w:type="spellStart"/>
      <w:r w:rsidR="00DB5A9B" w:rsidRPr="006F2924">
        <w:t>Miszta</w:t>
      </w:r>
      <w:proofErr w:type="spellEnd"/>
      <w:r w:rsidR="00DB5A9B" w:rsidRPr="006F2924">
        <w:t xml:space="preserve">, </w:t>
      </w:r>
      <w:r w:rsidR="004B0498" w:rsidRPr="006F2924">
        <w:t xml:space="preserve">Wolberg and colleagues, who developed fluorogenic plasmin </w:t>
      </w:r>
      <w:r w:rsidR="009C7252" w:rsidRPr="006F2924">
        <w:t xml:space="preserve">generation </w:t>
      </w:r>
      <w:r w:rsidR="004B0498" w:rsidRPr="006F2924">
        <w:t xml:space="preserve">assays </w:t>
      </w:r>
      <w:r w:rsidR="00F648EF" w:rsidRPr="006F2924">
        <w:t xml:space="preserve">in recalcified plasma </w:t>
      </w:r>
      <w:r w:rsidR="00D9022E" w:rsidRPr="006F2924">
        <w:t xml:space="preserve">using calibrated substrates and </w:t>
      </w:r>
      <w:r w:rsidR="00202585" w:rsidRPr="006F2924">
        <w:t xml:space="preserve">triggered with tissue factor and </w:t>
      </w:r>
      <w:r w:rsidR="00D9022E" w:rsidRPr="006F2924">
        <w:t>tPA</w:t>
      </w:r>
      <w:r w:rsidR="003E633D" w:rsidRPr="006F2924">
        <w:fldChar w:fldCharType="begin">
          <w:fldData xml:space="preserve">PEVuZE5vdGU+PENpdGU+PEF1dGhvcj5NaXN6dGE8L0F1dGhvcj48WWVhcj4yMDIwPC9ZZWFyPjxS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</w:fldData>
        </w:fldChar>
      </w:r>
      <w:r w:rsidR="00D07496" w:rsidRPr="006F2924">
        <w:instrText xml:space="preserve"> ADDIN EN.CITE </w:instrText>
      </w:r>
      <w:r w:rsidR="00D07496" w:rsidRPr="006F2924">
        <w:fldChar w:fldCharType="begin">
          <w:fldData xml:space="preserve">PEVuZE5vdGU+PENpdGU+PEF1dGhvcj5NaXN6dGE8L0F1dGhvcj48WWVhcj4yMDIwPC9ZZWFyPjxS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</w:fldData>
        </w:fldChar>
      </w:r>
      <w:r w:rsidR="00D07496" w:rsidRPr="006F2924">
        <w:instrText xml:space="preserve"> ADDIN EN.CITE.DATA </w:instrText>
      </w:r>
      <w:r w:rsidR="00D07496" w:rsidRPr="006F2924">
        <w:fldChar w:fldCharType="end"/>
      </w:r>
      <w:r w:rsidR="003E633D" w:rsidRPr="006F2924">
        <w:fldChar w:fldCharType="separate"/>
      </w:r>
      <w:r w:rsidR="00D07496" w:rsidRPr="006F2924">
        <w:rPr>
          <w:noProof/>
          <w:vertAlign w:val="superscript"/>
        </w:rPr>
        <w:t>40</w:t>
      </w:r>
      <w:r w:rsidR="003E633D" w:rsidRPr="006F2924">
        <w:fldChar w:fldCharType="end"/>
      </w:r>
      <w:r w:rsidR="00D9022E" w:rsidRPr="006F2924">
        <w:t xml:space="preserve">. </w:t>
      </w:r>
      <w:r w:rsidR="00DA1763" w:rsidRPr="006F2924">
        <w:t>Both</w:t>
      </w:r>
      <w:r w:rsidR="00D9022E" w:rsidRPr="006F2924">
        <w:t xml:space="preserve"> </w:t>
      </w:r>
      <w:r w:rsidR="00302A91" w:rsidRPr="006F2924">
        <w:t>approaches</w:t>
      </w:r>
      <w:r w:rsidR="00D9022E" w:rsidRPr="006F2924">
        <w:t xml:space="preserve"> accurately capture the plasmin</w:t>
      </w:r>
      <w:r w:rsidR="00302A91" w:rsidRPr="006F2924">
        <w:t>-</w:t>
      </w:r>
      <w:r w:rsidR="00DB5A9B" w:rsidRPr="006F2924">
        <w:t xml:space="preserve">formation dynamics </w:t>
      </w:r>
      <w:r w:rsidR="00D9022E" w:rsidRPr="006F2924">
        <w:t>and were validated for substrate specificity.</w:t>
      </w:r>
      <w:r w:rsidR="00845391" w:rsidRPr="006F2924">
        <w:t xml:space="preserve"> </w:t>
      </w:r>
      <w:r w:rsidR="00FB7A9D" w:rsidRPr="006F2924">
        <w:t xml:space="preserve">A key methodological </w:t>
      </w:r>
      <w:r w:rsidR="00EC4E8E" w:rsidRPr="006F2924">
        <w:t>distinction</w:t>
      </w:r>
      <w:r w:rsidR="00FB7A9D" w:rsidRPr="006F2924">
        <w:t xml:space="preserve"> is that the </w:t>
      </w:r>
      <w:proofErr w:type="spellStart"/>
      <w:r w:rsidR="00FB7A9D" w:rsidRPr="006F2924">
        <w:t>Miszta</w:t>
      </w:r>
      <w:proofErr w:type="spellEnd"/>
      <w:r w:rsidR="00FB7A9D" w:rsidRPr="006F2924">
        <w:t>/Wolberg assay calibrates plasmin-dependent fluorescence against α₂-macroglobulin</w:t>
      </w:r>
      <w:r w:rsidR="00EC4E8E" w:rsidRPr="006F2924">
        <w:t>-</w:t>
      </w:r>
      <w:r w:rsidR="00FB7A9D" w:rsidRPr="006F2924">
        <w:t>plasmin complexes to correct for inner-filter effect</w:t>
      </w:r>
      <w:r w:rsidR="00EC4E8E" w:rsidRPr="006F2924">
        <w:t>s</w:t>
      </w:r>
      <w:r w:rsidR="00FB7A9D" w:rsidRPr="006F2924">
        <w:t xml:space="preserve">, </w:t>
      </w:r>
      <w:r w:rsidR="00BC5553" w:rsidRPr="006F2924">
        <w:t>whereas the NHA uses a direct fluorescent readout</w:t>
      </w:r>
      <w:r w:rsidR="00FB7A9D" w:rsidRPr="006F2924">
        <w:t>.</w:t>
      </w:r>
      <w:r w:rsidR="004B0498" w:rsidRPr="006F2924">
        <w:t xml:space="preserve"> </w:t>
      </w:r>
      <w:r w:rsidR="00F0357E" w:rsidRPr="006F2924">
        <w:t>Moreover</w:t>
      </w:r>
      <w:r w:rsidR="004B0498" w:rsidRPr="006F2924">
        <w:t xml:space="preserve">, the NHA’s </w:t>
      </w:r>
      <w:r w:rsidR="003532F8" w:rsidRPr="006F2924">
        <w:t>simultaneous measurement</w:t>
      </w:r>
      <w:r w:rsidR="004B0498" w:rsidRPr="006F2924">
        <w:t xml:space="preserve"> of thrombin and plasmin </w:t>
      </w:r>
      <w:r w:rsidR="003532F8" w:rsidRPr="006F2924">
        <w:t>generation in</w:t>
      </w:r>
      <w:r w:rsidR="004B0498" w:rsidRPr="006F2924">
        <w:t xml:space="preserve"> a single well</w:t>
      </w:r>
      <w:r w:rsidR="006D37AF" w:rsidRPr="006F2924">
        <w:t>, using two different caged fluorophores with distinct peptide sequences,</w:t>
      </w:r>
      <w:r w:rsidR="004B0498" w:rsidRPr="006F2924">
        <w:t xml:space="preserve"> </w:t>
      </w:r>
      <w:r w:rsidR="003532F8" w:rsidRPr="006F2924">
        <w:t xml:space="preserve">enables integrated </w:t>
      </w:r>
      <w:r w:rsidR="004B0498" w:rsidRPr="006F2924">
        <w:t xml:space="preserve">kinetic analysis </w:t>
      </w:r>
      <w:r w:rsidR="003532F8" w:rsidRPr="006F2924">
        <w:t xml:space="preserve">that </w:t>
      </w:r>
      <w:r w:rsidR="004B0498" w:rsidRPr="006F2924">
        <w:t>is not achievable in separate single-enzyme assays.</w:t>
      </w:r>
    </w:p>
    <w:p w14:paraId="0EBD0862" w14:textId="77777777" w:rsidR="00092CA5" w:rsidRPr="006F2924" w:rsidRDefault="00092CA5" w:rsidP="006F2924">
      <w:pPr>
        <w:jc w:val="left"/>
      </w:pPr>
    </w:p>
    <w:p w14:paraId="521BE0F3" w14:textId="4CCCCE7C" w:rsidR="00317F3A" w:rsidRPr="006F2924" w:rsidRDefault="00317F3A" w:rsidP="006F2924">
      <w:pPr>
        <w:jc w:val="left"/>
      </w:pPr>
      <w:r w:rsidRPr="006F2924">
        <w:t xml:space="preserve">While global assays such as </w:t>
      </w:r>
      <w:proofErr w:type="spellStart"/>
      <w:r w:rsidRPr="006F2924">
        <w:t>thromboelastography</w:t>
      </w:r>
      <w:proofErr w:type="spellEnd"/>
      <w:r w:rsidRPr="006F2924">
        <w:t xml:space="preserve"> (TEG) and rotational </w:t>
      </w:r>
      <w:proofErr w:type="spellStart"/>
      <w:r w:rsidRPr="006F2924">
        <w:t>thromboelastometry</w:t>
      </w:r>
      <w:proofErr w:type="spellEnd"/>
      <w:r w:rsidRPr="006F2924">
        <w:t xml:space="preserve"> (ROTEM) provide valuable information on primary and secondary hemostasis as well as fibrinolysis, they are generally less sensitive to mild coagulation factor deficiencies</w:t>
      </w:r>
      <w:r w:rsidRPr="006F2924">
        <w:fldChar w:fldCharType="begin"/>
      </w:r>
      <w:r w:rsidR="00D07496" w:rsidRPr="006F2924">
        <w:instrText xml:space="preserve"> ADDIN EN.CITE &lt;EndNote&gt;&lt;Cite&gt;&lt;Author&gt;Bavinck&lt;/Author&gt;&lt;Year&gt;2025&lt;/Year&gt;&lt;RecNum&gt;264&lt;/RecNum&gt;&lt;DisplayText&gt;&lt;style face="superscript"&gt;19&lt;/style&gt;&lt;/DisplayText&gt;&lt;record&gt;&lt;rec-number&gt;264&lt;/rec-number&gt;&lt;foreign-keys&gt;&lt;key app="EN" db-id="tpxs5tpttasttoev9tj5f9ecrwatxfr25zxs" timestamp="1756997209"&gt;264&lt;/key&gt;&lt;/foreign-keys&gt;&lt;ref-type name="Journal Article"&gt;17&lt;/ref-type&gt;&lt;contributors&gt;&lt;authors&gt;&lt;author&gt;Bavinck, Aernoud Pieter&lt;/author&gt;&lt;author&gt;van Heerde, Waander&lt;/author&gt;&lt;author&gt;Schols, Saskia&lt;/author&gt;&lt;/authors&gt;&lt;/contributors&gt;&lt;titles&gt;&lt;title&gt;Viscoelastic testing in patients with very rare bleeding disorders of secondary hemostasis, a scoping review&lt;/title&gt;&lt;secondary-title&gt;Thrombosis Research&lt;/secondary-title&gt;&lt;/titles&gt;&lt;periodical&gt;&lt;full-title&gt;Thrombosis Research&lt;/full-title&gt;&lt;abbr-1&gt;Thromb Res&lt;/abbr-1&gt;&lt;/periodical&gt;&lt;pages&gt;109449&lt;/pages&gt;&lt;keywords&gt;&lt;keyword&gt;Blood coagulation disorders&lt;/keyword&gt;&lt;keyword&gt;Thrombelastography&lt;/keyword&gt;&lt;keyword&gt;Point-of-care testing&lt;/keyword&gt;&lt;keyword&gt;Drug monitoring&lt;/keyword&gt;&lt;keyword&gt;Global coagulation assays&lt;/keyword&gt;&lt;/keywords&gt;&lt;dates&gt;&lt;year&gt;2025&lt;/year&gt;&lt;pub-dates&gt;&lt;date&gt;2025/09/01/&lt;/date&gt;&lt;/pub-dates&gt;&lt;/dates&gt;&lt;isbn&gt;0049-3848&lt;/isbn&gt;&lt;urls&gt;&lt;related-urls&gt;&lt;url&gt;https://www.sciencedirect.com/science/article/pii/S0049384825001999&lt;/url&gt;&lt;/related-urls&gt;&lt;/urls&gt;&lt;electronic-resource-num&gt;https://doi.org/10.1016/j.thromres.2025.109449&lt;/electronic-resource-num&gt;&lt;/record&gt;&lt;/Cite&gt;&lt;/EndNote&gt;</w:instrText>
      </w:r>
      <w:r w:rsidRPr="006F2924">
        <w:fldChar w:fldCharType="separate"/>
      </w:r>
      <w:r w:rsidR="00D07496" w:rsidRPr="006F2924">
        <w:rPr>
          <w:noProof/>
          <w:vertAlign w:val="superscript"/>
        </w:rPr>
        <w:t>19</w:t>
      </w:r>
      <w:r w:rsidRPr="006F2924">
        <w:fldChar w:fldCharType="end"/>
      </w:r>
      <w:r w:rsidRPr="006F2924">
        <w:t>. Flow chamber systems offer insights into thrombus formation under flow conditions, including platelet-endothelial interactions, but they primarily capture overall thrombus dynamics and are also less sensitive to subtle coagulation defects</w:t>
      </w:r>
      <w:r w:rsidRPr="006F2924">
        <w:fldChar w:fldCharType="begin">
          <w:fldData xml:space="preserve">PEVuZE5vdGU+PENpdGU+PEF1dGhvcj5NYW5zb3VyaXRvcmdoYWJlaDwvQXV0aG9yPjxZZWFyPjIw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</w:fldData>
        </w:fldChar>
      </w:r>
      <w:r w:rsidR="00D07496" w:rsidRPr="006F2924">
        <w:instrText xml:space="preserve"> ADDIN EN.CITE </w:instrText>
      </w:r>
      <w:r w:rsidR="00D07496" w:rsidRPr="006F2924">
        <w:fldChar w:fldCharType="begin">
          <w:fldData xml:space="preserve">PEVuZE5vdGU+PENpdGU+PEF1dGhvcj5NYW5zb3VyaXRvcmdoYWJlaDwvQXV0aG9yPjxZZWFyPjIw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20,21</w:t>
      </w:r>
      <w:r w:rsidRPr="006F2924">
        <w:fldChar w:fldCharType="end"/>
      </w:r>
      <w:r w:rsidRPr="006F2924">
        <w:t>. By simultaneously measuring thrombin and plasmin generation in the same reaction well, the NHA complements these global assays, combining their physiological relevance with high sensitivity for mild hemostatic abnormalities.</w:t>
      </w:r>
      <w:r w:rsidRPr="006F2924">
        <w:br/>
      </w:r>
    </w:p>
    <w:p w14:paraId="7C261878" w14:textId="636D4B8B" w:rsidR="00317F3A" w:rsidRPr="006F2924" w:rsidRDefault="00317F3A" w:rsidP="006F2924">
      <w:pPr>
        <w:jc w:val="left"/>
      </w:pPr>
      <w:r w:rsidRPr="006F2924">
        <w:t xml:space="preserve">A key limitation of the NHA is its relatively high, though still acceptable, coefficient of variation, which primarily results from the </w:t>
      </w:r>
      <w:r w:rsidR="0001799B" w:rsidRPr="006F2924">
        <w:t xml:space="preserve">very </w:t>
      </w:r>
      <w:r w:rsidRPr="006F2924">
        <w:t>low tissue factor concentration used to enhance assay sensitivity</w:t>
      </w:r>
      <w:r w:rsidRPr="006F2924">
        <w:fldChar w:fldCharType="begin">
          <w:fldData xml:space="preserve">PEVuZE5vdGU+PENpdGU+PEF1dGhvcj52YW4gR2VmZmVuPC9BdXRob3I+PFllYXI+MjAxMTwvWWVh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nRocm9tcmVzLjIwMjQuMTA5MDQ1
PC9lbGVjdHJvbmljLXJlc291cmNlLW51bT48cmVtb3RlLWRhdGFiYXNlLXByb3ZpZGVyPk5MTTwv
cmVtb3RlLWRhdGFiYXNlLXByb3ZpZGVyPjxsYW5ndWFnZT5lbmc8L2xhbmd1YWdlPjwvcmVjb3Jk
PjwvQ2l0ZT48L0VuZE5vdGU+AG==
</w:fldData>
        </w:fldChar>
      </w:r>
      <w:r w:rsidR="00D07496" w:rsidRPr="006F2924">
        <w:instrText xml:space="preserve"> ADDIN EN.CITE </w:instrText>
      </w:r>
      <w:r w:rsidR="00D07496" w:rsidRPr="006F2924">
        <w:fldChar w:fldCharType="begin">
          <w:fldData xml:space="preserve">PEVuZE5vdGU+PENpdGU+PEF1dGhvcj52YW4gR2VmZmVuPC9BdXRob3I+PFllYXI+MjAxMTwvWWVh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nRocm9tcmVzLjIwMjQuMTA5MDQ1
PC9lbGVjdHJvbmljLXJlc291cmNlLW51bT48cmVtb3RlLWRhdGFiYXNlLXByb3ZpZGVyPk5MTTwv
cmVtb3RlLWRhdGFiYXNlLXByb3ZpZGVyPjxsYW5ndWFnZT5lbmc8L2xhbmd1YWdlPjwvcmVjb3Jk
PjwvQ2l0ZT48L0VuZE5vdGU+AG==
</w:fldData>
        </w:fldChar>
      </w:r>
      <w:r w:rsidR="00D07496" w:rsidRPr="006F2924">
        <w:instrText xml:space="preserve"> ADDIN EN.CITE.DATA </w:instrText>
      </w:r>
      <w:r w:rsidR="00D07496" w:rsidRPr="006F2924">
        <w:fldChar w:fldCharType="end"/>
      </w:r>
      <w:r w:rsidRPr="006F2924">
        <w:fldChar w:fldCharType="separate"/>
      </w:r>
      <w:r w:rsidR="00D07496" w:rsidRPr="006F2924">
        <w:rPr>
          <w:noProof/>
          <w:vertAlign w:val="superscript"/>
        </w:rPr>
        <w:t>8,28</w:t>
      </w:r>
      <w:r w:rsidRPr="006F2924">
        <w:fldChar w:fldCharType="end"/>
      </w:r>
      <w:r w:rsidRPr="006F2924">
        <w:t xml:space="preserve">. While this improves detection of subtle coagulation defects, it may compromise consistency, especially in samples with low thrombin generation due to coagulation abnormalities or anticoagulant therapy. Furthermore, the NHA is not yet available on a fully automated platform. As a result, data acquisition and curve interpretation require manual steps or user validation of semi-automated scripts, which may limit scalability and routine clinical use. Finally, as a plasma-based assay, the NHA does not capture the contributions of platelets or other cellular components to hemostasis. While this design allows for controlled, reproducible measurements of enzymatic activity, it limits the assessment of cell-mediated processes that </w:t>
      </w:r>
      <w:r w:rsidRPr="006F2924">
        <w:lastRenderedPageBreak/>
        <w:t xml:space="preserve">play a role </w:t>
      </w:r>
      <w:r w:rsidRPr="006F2924">
        <w:rPr>
          <w:i/>
          <w:iCs/>
        </w:rPr>
        <w:t>in vivo</w:t>
      </w:r>
      <w:r w:rsidRPr="006F2924">
        <w:t>.</w:t>
      </w:r>
    </w:p>
    <w:p w14:paraId="5C859B25" w14:textId="77777777" w:rsidR="00317F3A" w:rsidRPr="006F2924" w:rsidRDefault="00317F3A" w:rsidP="006F2924">
      <w:pPr>
        <w:jc w:val="left"/>
      </w:pPr>
    </w:p>
    <w:p w14:paraId="1947FDC3" w14:textId="77777777" w:rsidR="00317F3A" w:rsidRPr="006F2924" w:rsidRDefault="00317F3A" w:rsidP="006F2924">
      <w:pPr>
        <w:jc w:val="left"/>
      </w:pPr>
      <w:r w:rsidRPr="006F2924">
        <w:t xml:space="preserve">The NHA is particularly well-suited for research into coagulation factor deficiencies, including hemophilia A, hemophilia B, and rare coagulation factor deficiencies. Its sensitivity to mild abnormalities and its ability to monitor therapeutic response make it a valuable tool in translational research and personalized medicine. In addition, the NHA is applicable to the study of </w:t>
      </w:r>
      <w:proofErr w:type="spellStart"/>
      <w:r w:rsidRPr="006F2924">
        <w:t>hyperfibrinolytic</w:t>
      </w:r>
      <w:proofErr w:type="spellEnd"/>
      <w:r w:rsidRPr="006F2924">
        <w:t xml:space="preserve"> conditions and the assessment of established and novel hemostatic agents. By detecting both pro- and antifibrinolytic effects, the assay offers a versatile platform for drug development and mechanistic studies. Future developments may focus on further automating curve analysis, integrating internal quality controls, and adapting the assay to more complex matrices such as platelet-rich plasma or whole blood. These advancements would allow incorporation of cellular components of hemostasis, thereby broadening the scope of the assay.</w:t>
      </w:r>
    </w:p>
    <w:p w14:paraId="79DEDFA7" w14:textId="77777777" w:rsidR="00317F3A" w:rsidRPr="006F2924" w:rsidRDefault="00317F3A" w:rsidP="006F2924">
      <w:pPr>
        <w:jc w:val="left"/>
      </w:pPr>
    </w:p>
    <w:bookmarkEnd w:id="0"/>
    <w:p w14:paraId="37AAEB62" w14:textId="51B834CA" w:rsidR="00317F3A" w:rsidRPr="006F2924" w:rsidRDefault="00317F3A" w:rsidP="006F2924">
      <w:pPr>
        <w:jc w:val="left"/>
      </w:pPr>
      <w:r w:rsidRPr="006F2924">
        <w:t>The Nijmegen Hemostasis Assay is a versatile method for the simultaneous measurement of thrombin and plasmin generation. By addressing key limitations of conventional assays, the NHA offers unique insights into the dynamic balance of coagulation and fibrinolysis. Continued optimization and standardization of the protocol, alongside technological advancements, will be essential to fully realize its potential in both research and clinical settings.</w:t>
      </w:r>
    </w:p>
    <w:p w14:paraId="0BEB38EC" w14:textId="77777777" w:rsidR="006E4797" w:rsidRPr="006F2924" w:rsidRDefault="006E4797" w:rsidP="006F2924">
      <w:pPr>
        <w:jc w:val="left"/>
        <w:rPr>
          <w:color w:val="000000"/>
        </w:rPr>
      </w:pPr>
    </w:p>
    <w:p w14:paraId="59F37CC4" w14:textId="2689DF86" w:rsidR="006E4797" w:rsidRPr="006F2924" w:rsidRDefault="00551D82" w:rsidP="006F2924">
      <w:pPr>
        <w:pBdr>
          <w:top w:val="nil"/>
          <w:left w:val="nil"/>
          <w:bottom w:val="nil"/>
          <w:right w:val="nil"/>
          <w:between w:val="nil"/>
        </w:pBdr>
        <w:jc w:val="left"/>
        <w:rPr>
          <w:color w:val="808080"/>
        </w:rPr>
      </w:pPr>
      <w:r w:rsidRPr="006F2924">
        <w:rPr>
          <w:b/>
          <w:color w:val="000000"/>
        </w:rPr>
        <w:t>ACKNOWLEDGMENTS</w:t>
      </w:r>
    </w:p>
    <w:p w14:paraId="785507D7" w14:textId="77777777" w:rsidR="00A16625" w:rsidRPr="006F2924" w:rsidRDefault="00A16625" w:rsidP="006F2924">
      <w:pPr>
        <w:jc w:val="left"/>
      </w:pPr>
      <w:r w:rsidRPr="006F2924">
        <w:t xml:space="preserve">This study was conducted in accordance with the objectives of </w:t>
      </w:r>
      <w:proofErr w:type="spellStart"/>
      <w:r w:rsidRPr="006F2924">
        <w:t>EuroBloodNet</w:t>
      </w:r>
      <w:proofErr w:type="spellEnd"/>
      <w:r w:rsidRPr="006F2924">
        <w:t>.</w:t>
      </w:r>
    </w:p>
    <w:p w14:paraId="25B2FBBD" w14:textId="77777777" w:rsidR="006E4797" w:rsidRPr="006F2924" w:rsidRDefault="006E4797" w:rsidP="006F2924">
      <w:pPr>
        <w:jc w:val="left"/>
        <w:rPr>
          <w:b/>
        </w:rPr>
      </w:pPr>
    </w:p>
    <w:p w14:paraId="5E703EBA" w14:textId="79708828" w:rsidR="006E4797" w:rsidRPr="006F2924" w:rsidRDefault="00551D82" w:rsidP="006F2924">
      <w:pPr>
        <w:pBdr>
          <w:top w:val="nil"/>
          <w:left w:val="nil"/>
          <w:bottom w:val="nil"/>
          <w:right w:val="nil"/>
          <w:between w:val="nil"/>
        </w:pBdr>
        <w:jc w:val="left"/>
        <w:rPr>
          <w:color w:val="808080"/>
        </w:rPr>
      </w:pPr>
      <w:r w:rsidRPr="006F2924">
        <w:rPr>
          <w:b/>
          <w:color w:val="000000"/>
        </w:rPr>
        <w:t>DISCLOSURES</w:t>
      </w:r>
    </w:p>
    <w:p w14:paraId="4A7B0E5C" w14:textId="7B8D9BF5" w:rsidR="006E4797" w:rsidRPr="006F2924" w:rsidRDefault="000D4660" w:rsidP="006F2924">
      <w:pPr>
        <w:jc w:val="left"/>
      </w:pPr>
      <w:r w:rsidRPr="006F2924">
        <w:t xml:space="preserve">W.L. van Heerde is founder and employee of </w:t>
      </w:r>
      <w:proofErr w:type="spellStart"/>
      <w:r w:rsidRPr="006F2924">
        <w:t>Enzyre</w:t>
      </w:r>
      <w:proofErr w:type="spellEnd"/>
      <w:r w:rsidRPr="006F2924">
        <w:t xml:space="preserve"> BV and co-owner of Van Heerde Holding BV, which is a shareholder of </w:t>
      </w:r>
      <w:proofErr w:type="spellStart"/>
      <w:r w:rsidRPr="006F2924">
        <w:t>Enzyre</w:t>
      </w:r>
      <w:proofErr w:type="spellEnd"/>
      <w:r w:rsidRPr="006F2924">
        <w:t xml:space="preserve">. </w:t>
      </w:r>
      <w:proofErr w:type="spellStart"/>
      <w:r w:rsidRPr="006F2924">
        <w:t>Enzyre</w:t>
      </w:r>
      <w:proofErr w:type="spellEnd"/>
      <w:r w:rsidRPr="006F2924">
        <w:t xml:space="preserve"> has received funding for contract research from Takeda and Novo Nordisk. W.L van Heerde has also received travel grant support from SOBI and CAF-DCF. The remaining authors declare no competing financial interests.</w:t>
      </w:r>
    </w:p>
    <w:p w14:paraId="74344911" w14:textId="77777777" w:rsidR="000D4660" w:rsidRPr="006F2924" w:rsidRDefault="000D4660" w:rsidP="006F2924">
      <w:pPr>
        <w:jc w:val="left"/>
        <w:rPr>
          <w:color w:val="000000"/>
        </w:rPr>
      </w:pPr>
    </w:p>
    <w:p w14:paraId="6DE2B73C" w14:textId="5534FBFD" w:rsidR="006E4797" w:rsidRPr="006F2924" w:rsidRDefault="00551D82" w:rsidP="006F2924">
      <w:pPr>
        <w:jc w:val="left"/>
        <w:rPr>
          <w:b/>
          <w:color w:val="000000"/>
        </w:rPr>
      </w:pPr>
      <w:r w:rsidRPr="006F2924">
        <w:rPr>
          <w:b/>
        </w:rPr>
        <w:t>REFERENCES</w:t>
      </w:r>
    </w:p>
    <w:p w14:paraId="4071F121" w14:textId="07E5D642"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Chapin, J. C., Hajjar, K. A. Fibrinolysis and the control of blood coagulation. </w:t>
      </w:r>
      <w:r w:rsidRPr="006F2924">
        <w:rPr>
          <w:rStyle w:val="Nadruk"/>
          <w:rFonts w:ascii="Calibri" w:hAnsi="Calibri" w:cs="Calibri"/>
        </w:rPr>
        <w:t>Blood Rev.</w:t>
      </w:r>
      <w:r w:rsidRPr="006F2924">
        <w:rPr>
          <w:rFonts w:ascii="Calibri" w:hAnsi="Calibri" w:cs="Calibri"/>
        </w:rPr>
        <w:t xml:space="preserve"> </w:t>
      </w:r>
      <w:r w:rsidRPr="006F2924">
        <w:rPr>
          <w:rStyle w:val="Zwaar"/>
          <w:rFonts w:ascii="Calibri" w:hAnsi="Calibri" w:cs="Calibri"/>
        </w:rPr>
        <w:t>29</w:t>
      </w:r>
      <w:r w:rsidRPr="006F2924">
        <w:rPr>
          <w:rFonts w:ascii="Calibri" w:hAnsi="Calibri" w:cs="Calibri"/>
        </w:rPr>
        <w:t xml:space="preserve"> (1), 17-24 (2015).</w:t>
      </w:r>
    </w:p>
    <w:p w14:paraId="6E3C43C5" w14:textId="41369197"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Furie, B. Pathogenesis of thrombosis. </w:t>
      </w:r>
      <w:proofErr w:type="spellStart"/>
      <w:r w:rsidRPr="006F2924">
        <w:rPr>
          <w:rStyle w:val="Nadruk"/>
          <w:rFonts w:ascii="Calibri" w:hAnsi="Calibri" w:cs="Calibri"/>
        </w:rPr>
        <w:t>Hematology</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2009</w:t>
      </w:r>
      <w:r w:rsidRPr="006F2924">
        <w:rPr>
          <w:rFonts w:ascii="Calibri" w:hAnsi="Calibri" w:cs="Calibri"/>
        </w:rPr>
        <w:t xml:space="preserve"> (1), 255-258 (2009).</w:t>
      </w:r>
    </w:p>
    <w:p w14:paraId="1900D308" w14:textId="200CBDA2"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Teruya, J. et al. A normal aPTT does not guarantee adequate coagulation factor levels. </w:t>
      </w:r>
      <w:proofErr w:type="spellStart"/>
      <w:r w:rsidRPr="006F2924">
        <w:rPr>
          <w:rStyle w:val="Nadruk"/>
          <w:rFonts w:ascii="Calibri" w:hAnsi="Calibri" w:cs="Calibri"/>
        </w:rPr>
        <w:t>Anesthesiology</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94</w:t>
      </w:r>
      <w:r w:rsidRPr="006F2924">
        <w:rPr>
          <w:rFonts w:ascii="Calibri" w:hAnsi="Calibri" w:cs="Calibri"/>
        </w:rPr>
        <w:t xml:space="preserve"> (3), 542 (2001).</w:t>
      </w:r>
    </w:p>
    <w:p w14:paraId="4FAC9420" w14:textId="114A822C"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Puetz, J., Hugge, C., Moser, K. Normal aPTT in children with mild factor XI deficiency. </w:t>
      </w:r>
      <w:proofErr w:type="spellStart"/>
      <w:r w:rsidRPr="006F2924">
        <w:rPr>
          <w:rStyle w:val="Nadruk"/>
          <w:rFonts w:ascii="Calibri" w:hAnsi="Calibri" w:cs="Calibri"/>
        </w:rPr>
        <w:t>Pediatr</w:t>
      </w:r>
      <w:proofErr w:type="spellEnd"/>
      <w:r w:rsidRPr="006F2924">
        <w:rPr>
          <w:rStyle w:val="Nadruk"/>
          <w:rFonts w:ascii="Calibri" w:hAnsi="Calibri" w:cs="Calibri"/>
        </w:rPr>
        <w:t xml:space="preserve"> Blood Cancer.</w:t>
      </w:r>
      <w:r w:rsidRPr="006F2924">
        <w:rPr>
          <w:rFonts w:ascii="Calibri" w:hAnsi="Calibri" w:cs="Calibri"/>
        </w:rPr>
        <w:t xml:space="preserve"> </w:t>
      </w:r>
      <w:r w:rsidRPr="006F2924">
        <w:rPr>
          <w:rStyle w:val="Zwaar"/>
          <w:rFonts w:ascii="Calibri" w:hAnsi="Calibri" w:cs="Calibri"/>
        </w:rPr>
        <w:t>65</w:t>
      </w:r>
      <w:r w:rsidRPr="006F2924">
        <w:rPr>
          <w:rFonts w:ascii="Calibri" w:hAnsi="Calibri" w:cs="Calibri"/>
        </w:rPr>
        <w:t xml:space="preserve"> (4), pbc.26910 (2018).</w:t>
      </w:r>
    </w:p>
    <w:p w14:paraId="2ABB6EA3" w14:textId="1DDE6671"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Toulon, P. et al. In vitro sensitivity of different activated partial thromboplastin time reagents to mild clotting factor deficiencies. </w:t>
      </w:r>
      <w:r w:rsidRPr="006F2924">
        <w:rPr>
          <w:rStyle w:val="Nadruk"/>
          <w:rFonts w:ascii="Calibri" w:hAnsi="Calibri" w:cs="Calibri"/>
        </w:rPr>
        <w:t xml:space="preserve">Int J Lab </w:t>
      </w:r>
      <w:proofErr w:type="spellStart"/>
      <w:r w:rsidRPr="006F2924">
        <w:rPr>
          <w:rStyle w:val="Nadruk"/>
          <w:rFonts w:ascii="Calibri" w:hAnsi="Calibri" w:cs="Calibri"/>
        </w:rPr>
        <w:t>Hematol</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38</w:t>
      </w:r>
      <w:r w:rsidRPr="006F2924">
        <w:rPr>
          <w:rFonts w:ascii="Calibri" w:hAnsi="Calibri" w:cs="Calibri"/>
        </w:rPr>
        <w:t xml:space="preserve"> (4), 389-396 (2016).</w:t>
      </w:r>
    </w:p>
    <w:p w14:paraId="739022FA" w14:textId="4D153094"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proofErr w:type="spellStart"/>
      <w:r w:rsidRPr="006F2924">
        <w:rPr>
          <w:rFonts w:ascii="Calibri" w:hAnsi="Calibri" w:cs="Calibri"/>
        </w:rPr>
        <w:t>Massignon</w:t>
      </w:r>
      <w:proofErr w:type="spellEnd"/>
      <w:r w:rsidRPr="006F2924">
        <w:rPr>
          <w:rFonts w:ascii="Calibri" w:hAnsi="Calibri" w:cs="Calibri"/>
        </w:rPr>
        <w:t xml:space="preserve">, D. et al. Prothrombin time sensitivity and specificity to mild clotting factor deficiencies of the extrinsic </w:t>
      </w:r>
      <w:proofErr w:type="spellStart"/>
      <w:r w:rsidRPr="006F2924">
        <w:rPr>
          <w:rFonts w:ascii="Calibri" w:hAnsi="Calibri" w:cs="Calibri"/>
        </w:rPr>
        <w:t>pathway:evaluation</w:t>
      </w:r>
      <w:proofErr w:type="spellEnd"/>
      <w:r w:rsidRPr="006F2924">
        <w:rPr>
          <w:rFonts w:ascii="Calibri" w:hAnsi="Calibri" w:cs="Calibri"/>
        </w:rPr>
        <w:t xml:space="preserve"> of eight commercial thromboplastins.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75</w:t>
      </w:r>
      <w:r w:rsidRPr="006F2924">
        <w:rPr>
          <w:rFonts w:ascii="Calibri" w:hAnsi="Calibri" w:cs="Calibri"/>
        </w:rPr>
        <w:t xml:space="preserve"> (4), 590-594 (1996).</w:t>
      </w:r>
    </w:p>
    <w:p w14:paraId="7B9AC0C3" w14:textId="3BAF5117"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lastRenderedPageBreak/>
        <w:t xml:space="preserve">Burns, E. R. et al. </w:t>
      </w:r>
      <w:proofErr w:type="spellStart"/>
      <w:r w:rsidRPr="006F2924">
        <w:rPr>
          <w:rFonts w:ascii="Calibri" w:hAnsi="Calibri" w:cs="Calibri"/>
        </w:rPr>
        <w:t>Paradoxic</w:t>
      </w:r>
      <w:proofErr w:type="spellEnd"/>
      <w:r w:rsidRPr="006F2924">
        <w:rPr>
          <w:rFonts w:ascii="Calibri" w:hAnsi="Calibri" w:cs="Calibri"/>
        </w:rPr>
        <w:t xml:space="preserve"> effect of multiple mild coagulation factor deficiencies on the prothrombin time and activated partial thromboplastin time. </w:t>
      </w:r>
      <w:r w:rsidRPr="006F2924">
        <w:rPr>
          <w:rStyle w:val="Nadruk"/>
          <w:rFonts w:ascii="Calibri" w:hAnsi="Calibri" w:cs="Calibri"/>
        </w:rPr>
        <w:t xml:space="preserve">Am J Clin </w:t>
      </w:r>
      <w:proofErr w:type="spellStart"/>
      <w:r w:rsidRPr="006F2924">
        <w:rPr>
          <w:rStyle w:val="Nadruk"/>
          <w:rFonts w:ascii="Calibri" w:hAnsi="Calibri" w:cs="Calibri"/>
        </w:rPr>
        <w:t>Pathol</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100</w:t>
      </w:r>
      <w:r w:rsidRPr="006F2924">
        <w:rPr>
          <w:rFonts w:ascii="Calibri" w:hAnsi="Calibri" w:cs="Calibri"/>
        </w:rPr>
        <w:t xml:space="preserve"> (2), 94-98 (1993).</w:t>
      </w:r>
    </w:p>
    <w:p w14:paraId="7AE1E110" w14:textId="5B346152"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van Geffen, M. et al. A novel </w:t>
      </w:r>
      <w:proofErr w:type="spellStart"/>
      <w:r w:rsidRPr="006F2924">
        <w:rPr>
          <w:rFonts w:ascii="Calibri" w:hAnsi="Calibri" w:cs="Calibri"/>
        </w:rPr>
        <w:t>hemostasis</w:t>
      </w:r>
      <w:proofErr w:type="spellEnd"/>
      <w:r w:rsidRPr="006F2924">
        <w:rPr>
          <w:rFonts w:ascii="Calibri" w:hAnsi="Calibri" w:cs="Calibri"/>
        </w:rPr>
        <w:t xml:space="preserve"> assay for the simultaneous measurement of coagulation and fibrinolysis. </w:t>
      </w:r>
      <w:proofErr w:type="spellStart"/>
      <w:r w:rsidRPr="006F2924">
        <w:rPr>
          <w:rStyle w:val="Nadruk"/>
          <w:rFonts w:ascii="Calibri" w:hAnsi="Calibri" w:cs="Calibri"/>
        </w:rPr>
        <w:t>Hematology</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16</w:t>
      </w:r>
      <w:r w:rsidRPr="006F2924">
        <w:rPr>
          <w:rFonts w:ascii="Calibri" w:hAnsi="Calibri" w:cs="Calibri"/>
        </w:rPr>
        <w:t xml:space="preserve"> (6), 327-336 (2011).</w:t>
      </w:r>
    </w:p>
    <w:p w14:paraId="46841621" w14:textId="2159BD4F"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van Geffen, M. et al. Pharmacodynamics of recombinant activated factor VII and plasma-derived factor VII in a cohort of severe FVII deficient patients.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Res.</w:t>
      </w:r>
      <w:r w:rsidRPr="006F2924">
        <w:rPr>
          <w:rFonts w:ascii="Calibri" w:hAnsi="Calibri" w:cs="Calibri"/>
        </w:rPr>
        <w:t xml:space="preserve"> </w:t>
      </w:r>
      <w:r w:rsidRPr="006F2924">
        <w:rPr>
          <w:rStyle w:val="Zwaar"/>
          <w:rFonts w:ascii="Calibri" w:hAnsi="Calibri" w:cs="Calibri"/>
        </w:rPr>
        <w:t>132</w:t>
      </w:r>
      <w:r w:rsidRPr="006F2924">
        <w:rPr>
          <w:rFonts w:ascii="Calibri" w:hAnsi="Calibri" w:cs="Calibri"/>
        </w:rPr>
        <w:t xml:space="preserve"> (1), 116-122 (2013).</w:t>
      </w:r>
    </w:p>
    <w:p w14:paraId="5451B871" w14:textId="146DD44A"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Hemker, H. C. et al. The calibrated automated </w:t>
      </w:r>
      <w:proofErr w:type="spellStart"/>
      <w:r w:rsidRPr="006F2924">
        <w:rPr>
          <w:rFonts w:ascii="Calibri" w:hAnsi="Calibri" w:cs="Calibri"/>
        </w:rPr>
        <w:t>thrombogram</w:t>
      </w:r>
      <w:proofErr w:type="spellEnd"/>
      <w:r w:rsidRPr="006F2924">
        <w:rPr>
          <w:rFonts w:ascii="Calibri" w:hAnsi="Calibri" w:cs="Calibri"/>
        </w:rPr>
        <w:t xml:space="preserve"> (CAT):a universal routine test for hyper- and hypocoagulability. </w:t>
      </w:r>
      <w:proofErr w:type="spellStart"/>
      <w:r w:rsidRPr="006F2924">
        <w:rPr>
          <w:rStyle w:val="Nadruk"/>
          <w:rFonts w:ascii="Calibri" w:hAnsi="Calibri" w:cs="Calibri"/>
        </w:rPr>
        <w:t>Pathophysiol</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 xml:space="preserve"> </w:t>
      </w:r>
      <w:proofErr w:type="spellStart"/>
      <w:r w:rsidRPr="006F2924">
        <w:rPr>
          <w:rStyle w:val="Nadruk"/>
          <w:rFonts w:ascii="Calibri" w:hAnsi="Calibri" w:cs="Calibri"/>
        </w:rPr>
        <w:t>Thromb</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32</w:t>
      </w:r>
      <w:r w:rsidRPr="006F2924">
        <w:rPr>
          <w:rFonts w:ascii="Calibri" w:hAnsi="Calibri" w:cs="Calibri"/>
        </w:rPr>
        <w:t xml:space="preserve"> (5-6), 249-253 (2002).</w:t>
      </w:r>
    </w:p>
    <w:p w14:paraId="5E1DB9B1" w14:textId="02560D00"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Kristensen, S. R. et al. Thrombin generation measured on ST Genesia, a new platform in the coagulation routine </w:t>
      </w:r>
      <w:proofErr w:type="spellStart"/>
      <w:r w:rsidRPr="006F2924">
        <w:rPr>
          <w:rFonts w:ascii="Calibri" w:hAnsi="Calibri" w:cs="Calibri"/>
        </w:rPr>
        <w:t>lab:assessment</w:t>
      </w:r>
      <w:proofErr w:type="spellEnd"/>
      <w:r w:rsidRPr="006F2924">
        <w:rPr>
          <w:rFonts w:ascii="Calibri" w:hAnsi="Calibri" w:cs="Calibri"/>
        </w:rPr>
        <w:t xml:space="preserve"> of analytical and between-subject variation. </w:t>
      </w:r>
      <w:r w:rsidRPr="006F2924">
        <w:rPr>
          <w:rStyle w:val="Nadruk"/>
          <w:rFonts w:ascii="Calibri" w:hAnsi="Calibri" w:cs="Calibri"/>
        </w:rPr>
        <w:t xml:space="preserve">Res </w:t>
      </w:r>
      <w:proofErr w:type="spellStart"/>
      <w:r w:rsidRPr="006F2924">
        <w:rPr>
          <w:rStyle w:val="Nadruk"/>
          <w:rFonts w:ascii="Calibri" w:hAnsi="Calibri" w:cs="Calibri"/>
        </w:rPr>
        <w:t>Pract</w:t>
      </w:r>
      <w:proofErr w:type="spellEnd"/>
      <w:r w:rsidRPr="006F2924">
        <w:rPr>
          <w:rStyle w:val="Nadruk"/>
          <w:rFonts w:ascii="Calibri" w:hAnsi="Calibri" w:cs="Calibri"/>
        </w:rPr>
        <w:t xml:space="preserve">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6</w:t>
      </w:r>
      <w:r w:rsidRPr="006F2924">
        <w:rPr>
          <w:rFonts w:ascii="Calibri" w:hAnsi="Calibri" w:cs="Calibri"/>
        </w:rPr>
        <w:t xml:space="preserve"> (1), e12654 (2022).</w:t>
      </w:r>
    </w:p>
    <w:p w14:paraId="356991B2" w14:textId="57FA7645"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Hemker, H. C., </w:t>
      </w:r>
      <w:proofErr w:type="spellStart"/>
      <w:r w:rsidRPr="006F2924">
        <w:rPr>
          <w:rFonts w:ascii="Calibri" w:hAnsi="Calibri" w:cs="Calibri"/>
        </w:rPr>
        <w:t>Béguin</w:t>
      </w:r>
      <w:proofErr w:type="spellEnd"/>
      <w:r w:rsidRPr="006F2924">
        <w:rPr>
          <w:rFonts w:ascii="Calibri" w:hAnsi="Calibri" w:cs="Calibri"/>
        </w:rPr>
        <w:t xml:space="preserve">, S. Phenotyping the clotting system.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84</w:t>
      </w:r>
      <w:r w:rsidRPr="006F2924">
        <w:rPr>
          <w:rFonts w:ascii="Calibri" w:hAnsi="Calibri" w:cs="Calibri"/>
        </w:rPr>
        <w:t xml:space="preserve"> (5), 747-751 (2000).</w:t>
      </w:r>
    </w:p>
    <w:p w14:paraId="2E071DB3" w14:textId="3E9823F6"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Tripodi, A. Thrombin generation assay and its application in the clinical laboratory. </w:t>
      </w:r>
      <w:r w:rsidRPr="006F2924">
        <w:rPr>
          <w:rStyle w:val="Nadruk"/>
          <w:rFonts w:ascii="Calibri" w:hAnsi="Calibri" w:cs="Calibri"/>
        </w:rPr>
        <w:t>Clin Chem.</w:t>
      </w:r>
      <w:r w:rsidRPr="006F2924">
        <w:rPr>
          <w:rFonts w:ascii="Calibri" w:hAnsi="Calibri" w:cs="Calibri"/>
        </w:rPr>
        <w:t xml:space="preserve"> </w:t>
      </w:r>
      <w:r w:rsidRPr="006F2924">
        <w:rPr>
          <w:rStyle w:val="Zwaar"/>
          <w:rFonts w:ascii="Calibri" w:hAnsi="Calibri" w:cs="Calibri"/>
        </w:rPr>
        <w:t>62</w:t>
      </w:r>
      <w:r w:rsidRPr="006F2924">
        <w:rPr>
          <w:rFonts w:ascii="Calibri" w:hAnsi="Calibri" w:cs="Calibri"/>
        </w:rPr>
        <w:t xml:space="preserve"> (5), 699-707 (2016).</w:t>
      </w:r>
    </w:p>
    <w:p w14:paraId="620B332B" w14:textId="229DC935"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Valke, L. et al. Fibrinolytic assays in bleeding of unknown </w:t>
      </w:r>
      <w:proofErr w:type="spellStart"/>
      <w:r w:rsidRPr="006F2924">
        <w:rPr>
          <w:rFonts w:ascii="Calibri" w:hAnsi="Calibri" w:cs="Calibri"/>
        </w:rPr>
        <w:t>cause:improvement</w:t>
      </w:r>
      <w:proofErr w:type="spellEnd"/>
      <w:r w:rsidRPr="006F2924">
        <w:rPr>
          <w:rFonts w:ascii="Calibri" w:hAnsi="Calibri" w:cs="Calibri"/>
        </w:rPr>
        <w:t xml:space="preserve"> in diagnostic yield. </w:t>
      </w:r>
      <w:r w:rsidRPr="006F2924">
        <w:rPr>
          <w:rStyle w:val="Nadruk"/>
          <w:rFonts w:ascii="Calibri" w:hAnsi="Calibri" w:cs="Calibri"/>
        </w:rPr>
        <w:t xml:space="preserve">Res </w:t>
      </w:r>
      <w:proofErr w:type="spellStart"/>
      <w:r w:rsidRPr="006F2924">
        <w:rPr>
          <w:rStyle w:val="Nadruk"/>
          <w:rFonts w:ascii="Calibri" w:hAnsi="Calibri" w:cs="Calibri"/>
        </w:rPr>
        <w:t>Pract</w:t>
      </w:r>
      <w:proofErr w:type="spellEnd"/>
      <w:r w:rsidRPr="006F2924">
        <w:rPr>
          <w:rStyle w:val="Nadruk"/>
          <w:rFonts w:ascii="Calibri" w:hAnsi="Calibri" w:cs="Calibri"/>
        </w:rPr>
        <w:t xml:space="preserve">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6</w:t>
      </w:r>
      <w:r w:rsidRPr="006F2924">
        <w:rPr>
          <w:rFonts w:ascii="Calibri" w:hAnsi="Calibri" w:cs="Calibri"/>
        </w:rPr>
        <w:t xml:space="preserve"> (2), e12681 (2022).</w:t>
      </w:r>
    </w:p>
    <w:p w14:paraId="62B6DBF9" w14:textId="709BC44E"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van Geffen, M., van Heerde, W. L. Global haemostasis assays, from bench to bedside.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Res.</w:t>
      </w:r>
      <w:r w:rsidRPr="006F2924">
        <w:rPr>
          <w:rFonts w:ascii="Calibri" w:hAnsi="Calibri" w:cs="Calibri"/>
        </w:rPr>
        <w:t xml:space="preserve"> </w:t>
      </w:r>
      <w:r w:rsidRPr="006F2924">
        <w:rPr>
          <w:rStyle w:val="Zwaar"/>
          <w:rFonts w:ascii="Calibri" w:hAnsi="Calibri" w:cs="Calibri"/>
        </w:rPr>
        <w:t>129</w:t>
      </w:r>
      <w:r w:rsidRPr="006F2924">
        <w:rPr>
          <w:rFonts w:ascii="Calibri" w:hAnsi="Calibri" w:cs="Calibri"/>
        </w:rPr>
        <w:t xml:space="preserve"> (6), 681-687 (2012).</w:t>
      </w:r>
    </w:p>
    <w:p w14:paraId="1C21DA1E" w14:textId="22C6CF43"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Luddington, R. J. </w:t>
      </w:r>
      <w:proofErr w:type="spellStart"/>
      <w:r w:rsidRPr="006F2924">
        <w:rPr>
          <w:rFonts w:ascii="Calibri" w:hAnsi="Calibri" w:cs="Calibri"/>
        </w:rPr>
        <w:t>Thrombelastography</w:t>
      </w:r>
      <w:proofErr w:type="spellEnd"/>
      <w:r w:rsidRPr="006F2924">
        <w:rPr>
          <w:rFonts w:ascii="Calibri" w:hAnsi="Calibri" w:cs="Calibri"/>
        </w:rPr>
        <w:t>/</w:t>
      </w:r>
      <w:proofErr w:type="spellStart"/>
      <w:r w:rsidRPr="006F2924">
        <w:rPr>
          <w:rFonts w:ascii="Calibri" w:hAnsi="Calibri" w:cs="Calibri"/>
        </w:rPr>
        <w:t>thromboelastometry</w:t>
      </w:r>
      <w:proofErr w:type="spellEnd"/>
      <w:r w:rsidRPr="006F2924">
        <w:rPr>
          <w:rFonts w:ascii="Calibri" w:hAnsi="Calibri" w:cs="Calibri"/>
        </w:rPr>
        <w:t xml:space="preserve">. </w:t>
      </w:r>
      <w:r w:rsidRPr="006F2924">
        <w:rPr>
          <w:rStyle w:val="Nadruk"/>
          <w:rFonts w:ascii="Calibri" w:hAnsi="Calibri" w:cs="Calibri"/>
        </w:rPr>
        <w:t xml:space="preserve">Clin Lab </w:t>
      </w:r>
      <w:proofErr w:type="spellStart"/>
      <w:r w:rsidRPr="006F2924">
        <w:rPr>
          <w:rStyle w:val="Nadruk"/>
          <w:rFonts w:ascii="Calibri" w:hAnsi="Calibri" w:cs="Calibri"/>
        </w:rPr>
        <w:t>Haematol</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27</w:t>
      </w:r>
      <w:r w:rsidRPr="006F2924">
        <w:rPr>
          <w:rFonts w:ascii="Calibri" w:hAnsi="Calibri" w:cs="Calibri"/>
        </w:rPr>
        <w:t xml:space="preserve"> (2), 81-90 (2005).</w:t>
      </w:r>
    </w:p>
    <w:p w14:paraId="59B971A3" w14:textId="162826E8"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Hartmann, J. et al. Viscoelastic </w:t>
      </w:r>
      <w:proofErr w:type="spellStart"/>
      <w:r w:rsidRPr="006F2924">
        <w:rPr>
          <w:rFonts w:ascii="Calibri" w:hAnsi="Calibri" w:cs="Calibri"/>
        </w:rPr>
        <w:t>testing:an</w:t>
      </w:r>
      <w:proofErr w:type="spellEnd"/>
      <w:r w:rsidRPr="006F2924">
        <w:rPr>
          <w:rFonts w:ascii="Calibri" w:hAnsi="Calibri" w:cs="Calibri"/>
        </w:rPr>
        <w:t xml:space="preserve"> illustrated review of technology and clinical applications. </w:t>
      </w:r>
      <w:r w:rsidRPr="006F2924">
        <w:rPr>
          <w:rStyle w:val="Nadruk"/>
          <w:rFonts w:ascii="Calibri" w:hAnsi="Calibri" w:cs="Calibri"/>
        </w:rPr>
        <w:t xml:space="preserve">Res </w:t>
      </w:r>
      <w:proofErr w:type="spellStart"/>
      <w:r w:rsidRPr="006F2924">
        <w:rPr>
          <w:rStyle w:val="Nadruk"/>
          <w:rFonts w:ascii="Calibri" w:hAnsi="Calibri" w:cs="Calibri"/>
        </w:rPr>
        <w:t>Pract</w:t>
      </w:r>
      <w:proofErr w:type="spellEnd"/>
      <w:r w:rsidRPr="006F2924">
        <w:rPr>
          <w:rStyle w:val="Nadruk"/>
          <w:rFonts w:ascii="Calibri" w:hAnsi="Calibri" w:cs="Calibri"/>
        </w:rPr>
        <w:t xml:space="preserve">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7</w:t>
      </w:r>
      <w:r w:rsidRPr="006F2924">
        <w:rPr>
          <w:rFonts w:ascii="Calibri" w:hAnsi="Calibri" w:cs="Calibri"/>
        </w:rPr>
        <w:t xml:space="preserve"> (1), 100031 (2023).</w:t>
      </w:r>
    </w:p>
    <w:p w14:paraId="3A4951A8" w14:textId="4BA174EF"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Schoeman, R. M. et al. Flow chamber and microfluidic approaches for measuring thrombus formation in genetic bleeding disorders. </w:t>
      </w:r>
      <w:r w:rsidRPr="006F2924">
        <w:rPr>
          <w:rStyle w:val="Nadruk"/>
          <w:rFonts w:ascii="Calibri" w:hAnsi="Calibri" w:cs="Calibri"/>
        </w:rPr>
        <w:t>Platelets.</w:t>
      </w:r>
      <w:r w:rsidRPr="006F2924">
        <w:rPr>
          <w:rFonts w:ascii="Calibri" w:hAnsi="Calibri" w:cs="Calibri"/>
        </w:rPr>
        <w:t xml:space="preserve"> </w:t>
      </w:r>
      <w:r w:rsidRPr="006F2924">
        <w:rPr>
          <w:rStyle w:val="Zwaar"/>
          <w:rFonts w:ascii="Calibri" w:hAnsi="Calibri" w:cs="Calibri"/>
        </w:rPr>
        <w:t>28</w:t>
      </w:r>
      <w:r w:rsidRPr="006F2924">
        <w:rPr>
          <w:rFonts w:ascii="Calibri" w:hAnsi="Calibri" w:cs="Calibri"/>
        </w:rPr>
        <w:t xml:space="preserve"> (5), 463-471 (2017).</w:t>
      </w:r>
    </w:p>
    <w:p w14:paraId="29CE72E6" w14:textId="29ED91C0"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Bavinck, A. P. et al. Viscoelastic testing in patients with very rare bleeding disorders of secondary </w:t>
      </w:r>
      <w:proofErr w:type="spellStart"/>
      <w:r w:rsidRPr="006F2924">
        <w:rPr>
          <w:rFonts w:ascii="Calibri" w:hAnsi="Calibri" w:cs="Calibri"/>
        </w:rPr>
        <w:t>hemostasis:a</w:t>
      </w:r>
      <w:proofErr w:type="spellEnd"/>
      <w:r w:rsidRPr="006F2924">
        <w:rPr>
          <w:rFonts w:ascii="Calibri" w:hAnsi="Calibri" w:cs="Calibri"/>
        </w:rPr>
        <w:t xml:space="preserve"> scoping review.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Res.</w:t>
      </w:r>
      <w:r w:rsidRPr="006F2924">
        <w:rPr>
          <w:rFonts w:ascii="Calibri" w:hAnsi="Calibri" w:cs="Calibri"/>
        </w:rPr>
        <w:t xml:space="preserve"> </w:t>
      </w:r>
      <w:r w:rsidRPr="006F2924">
        <w:rPr>
          <w:rStyle w:val="Zwaar"/>
          <w:rFonts w:ascii="Calibri" w:hAnsi="Calibri" w:cs="Calibri"/>
        </w:rPr>
        <w:t>2025</w:t>
      </w:r>
      <w:r w:rsidRPr="006F2924">
        <w:rPr>
          <w:rFonts w:ascii="Calibri" w:hAnsi="Calibri" w:cs="Calibri"/>
        </w:rPr>
        <w:t>, 109449 (2025).</w:t>
      </w:r>
    </w:p>
    <w:p w14:paraId="701AA55D" w14:textId="4D3BFE86"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proofErr w:type="spellStart"/>
      <w:r w:rsidRPr="006F2924">
        <w:rPr>
          <w:rFonts w:ascii="Calibri" w:hAnsi="Calibri" w:cs="Calibri"/>
        </w:rPr>
        <w:t>Mansouritorghabeh</w:t>
      </w:r>
      <w:proofErr w:type="spellEnd"/>
      <w:r w:rsidRPr="006F2924">
        <w:rPr>
          <w:rFonts w:ascii="Calibri" w:hAnsi="Calibri" w:cs="Calibri"/>
        </w:rPr>
        <w:t xml:space="preserve">, H. et al. The utility of total thrombus-formation analysis system (T-TAS) in the thrombosis and </w:t>
      </w:r>
      <w:proofErr w:type="spellStart"/>
      <w:r w:rsidRPr="006F2924">
        <w:rPr>
          <w:rFonts w:ascii="Calibri" w:hAnsi="Calibri" w:cs="Calibri"/>
        </w:rPr>
        <w:t>hemostasis</w:t>
      </w:r>
      <w:proofErr w:type="spellEnd"/>
      <w:r w:rsidRPr="006F2924">
        <w:rPr>
          <w:rFonts w:ascii="Calibri" w:hAnsi="Calibri" w:cs="Calibri"/>
        </w:rPr>
        <w:t xml:space="preserve"> </w:t>
      </w:r>
      <w:proofErr w:type="spellStart"/>
      <w:r w:rsidRPr="006F2924">
        <w:rPr>
          <w:rFonts w:ascii="Calibri" w:hAnsi="Calibri" w:cs="Calibri"/>
        </w:rPr>
        <w:t>field:a</w:t>
      </w:r>
      <w:proofErr w:type="spellEnd"/>
      <w:r w:rsidRPr="006F2924">
        <w:rPr>
          <w:rFonts w:ascii="Calibri" w:hAnsi="Calibri" w:cs="Calibri"/>
        </w:rPr>
        <w:t xml:space="preserve"> scoping review. </w:t>
      </w:r>
      <w:r w:rsidRPr="006F2924">
        <w:rPr>
          <w:rStyle w:val="Nadruk"/>
          <w:rFonts w:ascii="Calibri" w:hAnsi="Calibri" w:cs="Calibri"/>
        </w:rPr>
        <w:t xml:space="preserve">Int J Lab </w:t>
      </w:r>
      <w:proofErr w:type="spellStart"/>
      <w:r w:rsidRPr="006F2924">
        <w:rPr>
          <w:rStyle w:val="Nadruk"/>
          <w:rFonts w:ascii="Calibri" w:hAnsi="Calibri" w:cs="Calibri"/>
        </w:rPr>
        <w:t>Hematol</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47</w:t>
      </w:r>
      <w:r w:rsidRPr="006F2924">
        <w:rPr>
          <w:rFonts w:ascii="Calibri" w:hAnsi="Calibri" w:cs="Calibri"/>
        </w:rPr>
        <w:t xml:space="preserve"> (2), 201-211 (2025).</w:t>
      </w:r>
    </w:p>
    <w:p w14:paraId="4946C963" w14:textId="61ACDB59"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proofErr w:type="spellStart"/>
      <w:r w:rsidRPr="006F2924">
        <w:rPr>
          <w:rFonts w:ascii="Calibri" w:hAnsi="Calibri" w:cs="Calibri"/>
        </w:rPr>
        <w:t>Lecchi</w:t>
      </w:r>
      <w:proofErr w:type="spellEnd"/>
      <w:r w:rsidRPr="006F2924">
        <w:rPr>
          <w:rFonts w:ascii="Calibri" w:hAnsi="Calibri" w:cs="Calibri"/>
        </w:rPr>
        <w:t xml:space="preserve">, A. et al. Flow-chamber device (T-TAS) to diagnose patients suspected of platelet function defects. </w:t>
      </w:r>
      <w:r w:rsidRPr="006F2924">
        <w:rPr>
          <w:rStyle w:val="Nadruk"/>
          <w:rFonts w:ascii="Calibri" w:hAnsi="Calibri" w:cs="Calibri"/>
        </w:rPr>
        <w:t xml:space="preserve">Blood </w:t>
      </w:r>
      <w:proofErr w:type="spellStart"/>
      <w:r w:rsidRPr="006F2924">
        <w:rPr>
          <w:rStyle w:val="Nadruk"/>
          <w:rFonts w:ascii="Calibri" w:hAnsi="Calibri" w:cs="Calibri"/>
        </w:rPr>
        <w:t>Transfus</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22</w:t>
      </w:r>
      <w:r w:rsidRPr="006F2924">
        <w:rPr>
          <w:rFonts w:ascii="Calibri" w:hAnsi="Calibri" w:cs="Calibri"/>
        </w:rPr>
        <w:t xml:space="preserve"> (1), 55-64 (2024).</w:t>
      </w:r>
    </w:p>
    <w:p w14:paraId="3BA8A452" w14:textId="474C2734"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proofErr w:type="spellStart"/>
      <w:r w:rsidRPr="006F2924">
        <w:rPr>
          <w:rFonts w:ascii="Calibri" w:hAnsi="Calibri" w:cs="Calibri"/>
        </w:rPr>
        <w:t>Zekavat</w:t>
      </w:r>
      <w:proofErr w:type="spellEnd"/>
      <w:r w:rsidRPr="006F2924">
        <w:rPr>
          <w:rFonts w:ascii="Calibri" w:hAnsi="Calibri" w:cs="Calibri"/>
        </w:rPr>
        <w:t xml:space="preserve">, O. R. et al. Comparison of thrombin generation assay with conventional coagulation tests in evaluation of bleeding risk in patients with rare bleeding disorders. </w:t>
      </w:r>
      <w:r w:rsidRPr="006F2924">
        <w:rPr>
          <w:rStyle w:val="Nadruk"/>
          <w:rFonts w:ascii="Calibri" w:hAnsi="Calibri" w:cs="Calibri"/>
        </w:rPr>
        <w:t xml:space="preserve">Clin Appl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20</w:t>
      </w:r>
      <w:r w:rsidRPr="006F2924">
        <w:rPr>
          <w:rFonts w:ascii="Calibri" w:hAnsi="Calibri" w:cs="Calibri"/>
        </w:rPr>
        <w:t xml:space="preserve"> (6), 637-644 (2014).</w:t>
      </w:r>
    </w:p>
    <w:p w14:paraId="4FB4B0F5" w14:textId="7D159A55"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Brummel-</w:t>
      </w:r>
      <w:proofErr w:type="spellStart"/>
      <w:r w:rsidRPr="006F2924">
        <w:rPr>
          <w:rFonts w:ascii="Calibri" w:hAnsi="Calibri" w:cs="Calibri"/>
        </w:rPr>
        <w:t>Ziedins</w:t>
      </w:r>
      <w:proofErr w:type="spellEnd"/>
      <w:r w:rsidRPr="006F2924">
        <w:rPr>
          <w:rFonts w:ascii="Calibri" w:hAnsi="Calibri" w:cs="Calibri"/>
        </w:rPr>
        <w:t xml:space="preserve">, K. E. et al. Thrombin generation and bleeding in haemophilia A. </w:t>
      </w:r>
      <w:r w:rsidRPr="006F2924">
        <w:rPr>
          <w:rStyle w:val="Nadruk"/>
          <w:rFonts w:ascii="Calibri" w:hAnsi="Calibri" w:cs="Calibri"/>
        </w:rPr>
        <w:t>Haemophilia.</w:t>
      </w:r>
      <w:r w:rsidRPr="006F2924">
        <w:rPr>
          <w:rFonts w:ascii="Calibri" w:hAnsi="Calibri" w:cs="Calibri"/>
        </w:rPr>
        <w:t xml:space="preserve"> </w:t>
      </w:r>
      <w:r w:rsidRPr="006F2924">
        <w:rPr>
          <w:rStyle w:val="Zwaar"/>
          <w:rFonts w:ascii="Calibri" w:hAnsi="Calibri" w:cs="Calibri"/>
        </w:rPr>
        <w:t>15</w:t>
      </w:r>
      <w:r w:rsidRPr="006F2924">
        <w:rPr>
          <w:rFonts w:ascii="Calibri" w:hAnsi="Calibri" w:cs="Calibri"/>
        </w:rPr>
        <w:t xml:space="preserve"> (5), 1118-1125 (2009).</w:t>
      </w:r>
    </w:p>
    <w:p w14:paraId="61F598AB" w14:textId="48E867DB"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Al </w:t>
      </w:r>
      <w:proofErr w:type="spellStart"/>
      <w:r w:rsidRPr="006F2924">
        <w:rPr>
          <w:rFonts w:ascii="Calibri" w:hAnsi="Calibri" w:cs="Calibri"/>
        </w:rPr>
        <w:t>Dieri</w:t>
      </w:r>
      <w:proofErr w:type="spellEnd"/>
      <w:r w:rsidRPr="006F2924">
        <w:rPr>
          <w:rFonts w:ascii="Calibri" w:hAnsi="Calibri" w:cs="Calibri"/>
        </w:rPr>
        <w:t xml:space="preserve">, R. et al. Thrombin </w:t>
      </w:r>
      <w:proofErr w:type="spellStart"/>
      <w:r w:rsidRPr="006F2924">
        <w:rPr>
          <w:rFonts w:ascii="Calibri" w:hAnsi="Calibri" w:cs="Calibri"/>
        </w:rPr>
        <w:t>generation:what</w:t>
      </w:r>
      <w:proofErr w:type="spellEnd"/>
      <w:r w:rsidRPr="006F2924">
        <w:rPr>
          <w:rFonts w:ascii="Calibri" w:hAnsi="Calibri" w:cs="Calibri"/>
        </w:rPr>
        <w:t xml:space="preserve"> have we learned? </w:t>
      </w:r>
      <w:r w:rsidRPr="006F2924">
        <w:rPr>
          <w:rStyle w:val="Nadruk"/>
          <w:rFonts w:ascii="Calibri" w:hAnsi="Calibri" w:cs="Calibri"/>
        </w:rPr>
        <w:t>Blood Rev.</w:t>
      </w:r>
      <w:r w:rsidRPr="006F2924">
        <w:rPr>
          <w:rFonts w:ascii="Calibri" w:hAnsi="Calibri" w:cs="Calibri"/>
        </w:rPr>
        <w:t xml:space="preserve"> </w:t>
      </w:r>
      <w:r w:rsidRPr="006F2924">
        <w:rPr>
          <w:rStyle w:val="Zwaar"/>
          <w:rFonts w:ascii="Calibri" w:hAnsi="Calibri" w:cs="Calibri"/>
        </w:rPr>
        <w:t>26</w:t>
      </w:r>
      <w:r w:rsidRPr="006F2924">
        <w:rPr>
          <w:rFonts w:ascii="Calibri" w:hAnsi="Calibri" w:cs="Calibri"/>
        </w:rPr>
        <w:t xml:space="preserve"> (5), 197-203 (2012).</w:t>
      </w:r>
    </w:p>
    <w:p w14:paraId="25EEC704" w14:textId="3A0269CA"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Binder, N. B. et al. Clinical use of thrombin generation assays. </w:t>
      </w:r>
      <w:r w:rsidRPr="006F2924">
        <w:rPr>
          <w:rStyle w:val="Nadruk"/>
          <w:rFonts w:ascii="Calibri" w:hAnsi="Calibri" w:cs="Calibri"/>
        </w:rPr>
        <w:t xml:space="preserve">J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19</w:t>
      </w:r>
      <w:r w:rsidRPr="006F2924">
        <w:rPr>
          <w:rFonts w:ascii="Calibri" w:hAnsi="Calibri" w:cs="Calibri"/>
        </w:rPr>
        <w:t xml:space="preserve"> (12), 2918-2929 (2021).</w:t>
      </w:r>
    </w:p>
    <w:p w14:paraId="5455B7B3" w14:textId="2C279610"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lastRenderedPageBreak/>
        <w:t xml:space="preserve">Verhagen, M. J. A. et al. In patients with </w:t>
      </w:r>
      <w:proofErr w:type="spellStart"/>
      <w:r w:rsidRPr="006F2924">
        <w:rPr>
          <w:rFonts w:ascii="Calibri" w:hAnsi="Calibri" w:cs="Calibri"/>
        </w:rPr>
        <w:t>hemophilia</w:t>
      </w:r>
      <w:proofErr w:type="spellEnd"/>
      <w:r w:rsidRPr="006F2924">
        <w:rPr>
          <w:rFonts w:ascii="Calibri" w:hAnsi="Calibri" w:cs="Calibri"/>
        </w:rPr>
        <w:t xml:space="preserve">, a decreased thrombin generation profile is associated with a severe bleeding phenotype. </w:t>
      </w:r>
      <w:r w:rsidRPr="006F2924">
        <w:rPr>
          <w:rStyle w:val="Nadruk"/>
          <w:rFonts w:ascii="Calibri" w:hAnsi="Calibri" w:cs="Calibri"/>
        </w:rPr>
        <w:t xml:space="preserve">Res </w:t>
      </w:r>
      <w:proofErr w:type="spellStart"/>
      <w:r w:rsidRPr="006F2924">
        <w:rPr>
          <w:rStyle w:val="Nadruk"/>
          <w:rFonts w:ascii="Calibri" w:hAnsi="Calibri" w:cs="Calibri"/>
        </w:rPr>
        <w:t>Pract</w:t>
      </w:r>
      <w:proofErr w:type="spellEnd"/>
      <w:r w:rsidRPr="006F2924">
        <w:rPr>
          <w:rStyle w:val="Nadruk"/>
          <w:rFonts w:ascii="Calibri" w:hAnsi="Calibri" w:cs="Calibri"/>
        </w:rPr>
        <w:t xml:space="preserve">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7</w:t>
      </w:r>
      <w:r w:rsidRPr="006F2924">
        <w:rPr>
          <w:rFonts w:ascii="Calibri" w:hAnsi="Calibri" w:cs="Calibri"/>
        </w:rPr>
        <w:t xml:space="preserve"> (2), 100062 (2023).</w:t>
      </w:r>
    </w:p>
    <w:p w14:paraId="7775204C" w14:textId="638F2143"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Haisma, B. et al. Enhanced thrombin and plasmin generation profiles in alpha-2-antiplasmin-deficient </w:t>
      </w:r>
      <w:proofErr w:type="spellStart"/>
      <w:r w:rsidRPr="006F2924">
        <w:rPr>
          <w:rFonts w:ascii="Calibri" w:hAnsi="Calibri" w:cs="Calibri"/>
        </w:rPr>
        <w:t>patients:data</w:t>
      </w:r>
      <w:proofErr w:type="spellEnd"/>
      <w:r w:rsidRPr="006F2924">
        <w:rPr>
          <w:rFonts w:ascii="Calibri" w:hAnsi="Calibri" w:cs="Calibri"/>
        </w:rPr>
        <w:t xml:space="preserve"> from the Rare Bleeding Disorders in the Netherlands study. </w:t>
      </w:r>
      <w:r w:rsidRPr="006F2924">
        <w:rPr>
          <w:rStyle w:val="Nadruk"/>
          <w:rFonts w:ascii="Calibri" w:hAnsi="Calibri" w:cs="Calibri"/>
        </w:rPr>
        <w:t xml:space="preserve">Res </w:t>
      </w:r>
      <w:proofErr w:type="spellStart"/>
      <w:r w:rsidRPr="006F2924">
        <w:rPr>
          <w:rStyle w:val="Nadruk"/>
          <w:rFonts w:ascii="Calibri" w:hAnsi="Calibri" w:cs="Calibri"/>
        </w:rPr>
        <w:t>Pract</w:t>
      </w:r>
      <w:proofErr w:type="spellEnd"/>
      <w:r w:rsidRPr="006F2924">
        <w:rPr>
          <w:rStyle w:val="Nadruk"/>
          <w:rFonts w:ascii="Calibri" w:hAnsi="Calibri" w:cs="Calibri"/>
        </w:rPr>
        <w:t xml:space="preserve">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8</w:t>
      </w:r>
      <w:r w:rsidRPr="006F2924">
        <w:rPr>
          <w:rFonts w:ascii="Calibri" w:hAnsi="Calibri" w:cs="Calibri"/>
        </w:rPr>
        <w:t xml:space="preserve"> (7), 102604 (2024).</w:t>
      </w:r>
    </w:p>
    <w:p w14:paraId="6364EE61" w14:textId="4EC62348"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Haisma, B. et al. Comparative analysis of thrombin generation platforms for patients with coagulation factor </w:t>
      </w:r>
      <w:proofErr w:type="spellStart"/>
      <w:r w:rsidRPr="006F2924">
        <w:rPr>
          <w:rFonts w:ascii="Calibri" w:hAnsi="Calibri" w:cs="Calibri"/>
        </w:rPr>
        <w:t>deficiencies:a</w:t>
      </w:r>
      <w:proofErr w:type="spellEnd"/>
      <w:r w:rsidRPr="006F2924">
        <w:rPr>
          <w:rFonts w:ascii="Calibri" w:hAnsi="Calibri" w:cs="Calibri"/>
        </w:rPr>
        <w:t xml:space="preserve"> comprehensive assessment.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Res.</w:t>
      </w:r>
      <w:r w:rsidRPr="006F2924">
        <w:rPr>
          <w:rFonts w:ascii="Calibri" w:hAnsi="Calibri" w:cs="Calibri"/>
        </w:rPr>
        <w:t xml:space="preserve"> </w:t>
      </w:r>
      <w:r w:rsidRPr="006F2924">
        <w:rPr>
          <w:rStyle w:val="Zwaar"/>
          <w:rFonts w:ascii="Calibri" w:hAnsi="Calibri" w:cs="Calibri"/>
        </w:rPr>
        <w:t>240</w:t>
      </w:r>
      <w:r w:rsidRPr="006F2924">
        <w:rPr>
          <w:rFonts w:ascii="Calibri" w:hAnsi="Calibri" w:cs="Calibri"/>
        </w:rPr>
        <w:t>, 109045 (2024).</w:t>
      </w:r>
    </w:p>
    <w:p w14:paraId="3219F94C" w14:textId="3693B213"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van Geffen, M. et al. Retrospective evaluation of bleeding tendency and simultaneous thrombin and plasmin generation in patients with rare bleeding disorders. </w:t>
      </w:r>
      <w:r w:rsidRPr="006F2924">
        <w:rPr>
          <w:rStyle w:val="Nadruk"/>
          <w:rFonts w:ascii="Calibri" w:hAnsi="Calibri" w:cs="Calibri"/>
        </w:rPr>
        <w:t>Haemophilia.</w:t>
      </w:r>
      <w:r w:rsidRPr="006F2924">
        <w:rPr>
          <w:rFonts w:ascii="Calibri" w:hAnsi="Calibri" w:cs="Calibri"/>
        </w:rPr>
        <w:t xml:space="preserve"> </w:t>
      </w:r>
      <w:r w:rsidRPr="006F2924">
        <w:rPr>
          <w:rStyle w:val="Zwaar"/>
          <w:rFonts w:ascii="Calibri" w:hAnsi="Calibri" w:cs="Calibri"/>
        </w:rPr>
        <w:t>18</w:t>
      </w:r>
      <w:r w:rsidRPr="006F2924">
        <w:rPr>
          <w:rFonts w:ascii="Calibri" w:hAnsi="Calibri" w:cs="Calibri"/>
        </w:rPr>
        <w:t xml:space="preserve"> (4), 630-638 (2012).</w:t>
      </w:r>
    </w:p>
    <w:p w14:paraId="297DAE54" w14:textId="034DD2D6"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Haisma, B. et al. Phenotype, genotype, and laboratory assessment of congenital fibrinogen </w:t>
      </w:r>
      <w:proofErr w:type="spellStart"/>
      <w:r w:rsidRPr="006F2924">
        <w:rPr>
          <w:rFonts w:ascii="Calibri" w:hAnsi="Calibri" w:cs="Calibri"/>
        </w:rPr>
        <w:t>disorders:data</w:t>
      </w:r>
      <w:proofErr w:type="spellEnd"/>
      <w:r w:rsidRPr="006F2924">
        <w:rPr>
          <w:rFonts w:ascii="Calibri" w:hAnsi="Calibri" w:cs="Calibri"/>
        </w:rPr>
        <w:t xml:space="preserve"> from the Rare Bleeding Disorders in the Netherlands study.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Res.</w:t>
      </w:r>
      <w:r w:rsidRPr="006F2924">
        <w:rPr>
          <w:rFonts w:ascii="Calibri" w:hAnsi="Calibri" w:cs="Calibri"/>
        </w:rPr>
        <w:t xml:space="preserve"> </w:t>
      </w:r>
      <w:r w:rsidRPr="006F2924">
        <w:rPr>
          <w:rStyle w:val="Zwaar"/>
          <w:rFonts w:ascii="Calibri" w:hAnsi="Calibri" w:cs="Calibri"/>
        </w:rPr>
        <w:t>249</w:t>
      </w:r>
      <w:r w:rsidRPr="006F2924">
        <w:rPr>
          <w:rFonts w:ascii="Calibri" w:hAnsi="Calibri" w:cs="Calibri"/>
        </w:rPr>
        <w:t>, 109317 (2025).</w:t>
      </w:r>
    </w:p>
    <w:p w14:paraId="55959E90" w14:textId="3E58FA15"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Bouma, B. N., Meijers, J. C. Thrombin-activatable fibrinolysis inhibitor (TAFI, plasma </w:t>
      </w:r>
      <w:proofErr w:type="spellStart"/>
      <w:r w:rsidRPr="006F2924">
        <w:rPr>
          <w:rFonts w:ascii="Calibri" w:hAnsi="Calibri" w:cs="Calibri"/>
        </w:rPr>
        <w:t>procarboxypeptidase</w:t>
      </w:r>
      <w:proofErr w:type="spellEnd"/>
      <w:r w:rsidRPr="006F2924">
        <w:rPr>
          <w:rFonts w:ascii="Calibri" w:hAnsi="Calibri" w:cs="Calibri"/>
        </w:rPr>
        <w:t xml:space="preserve"> B, </w:t>
      </w:r>
      <w:proofErr w:type="spellStart"/>
      <w:r w:rsidRPr="006F2924">
        <w:rPr>
          <w:rFonts w:ascii="Calibri" w:hAnsi="Calibri" w:cs="Calibri"/>
        </w:rPr>
        <w:t>procarboxypeptidase</w:t>
      </w:r>
      <w:proofErr w:type="spellEnd"/>
      <w:r w:rsidRPr="006F2924">
        <w:rPr>
          <w:rFonts w:ascii="Calibri" w:hAnsi="Calibri" w:cs="Calibri"/>
        </w:rPr>
        <w:t xml:space="preserve"> R, </w:t>
      </w:r>
      <w:proofErr w:type="spellStart"/>
      <w:r w:rsidRPr="006F2924">
        <w:rPr>
          <w:rFonts w:ascii="Calibri" w:hAnsi="Calibri" w:cs="Calibri"/>
        </w:rPr>
        <w:t>procarboxypeptidase</w:t>
      </w:r>
      <w:proofErr w:type="spellEnd"/>
      <w:r w:rsidRPr="006F2924">
        <w:rPr>
          <w:rFonts w:ascii="Calibri" w:hAnsi="Calibri" w:cs="Calibri"/>
        </w:rPr>
        <w:t xml:space="preserve"> U). </w:t>
      </w:r>
      <w:r w:rsidRPr="006F2924">
        <w:rPr>
          <w:rStyle w:val="Nadruk"/>
          <w:rFonts w:ascii="Calibri" w:hAnsi="Calibri" w:cs="Calibri"/>
        </w:rPr>
        <w:t xml:space="preserve">J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1</w:t>
      </w:r>
      <w:r w:rsidRPr="006F2924">
        <w:rPr>
          <w:rFonts w:ascii="Calibri" w:hAnsi="Calibri" w:cs="Calibri"/>
        </w:rPr>
        <w:t xml:space="preserve"> (7), 1566-1574 (2003).</w:t>
      </w:r>
    </w:p>
    <w:p w14:paraId="67F0D02E" w14:textId="767EDB21"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Marx, P. F. Thrombin-activatable fibrinolysis inhibitor. </w:t>
      </w:r>
      <w:r w:rsidRPr="006F2924">
        <w:rPr>
          <w:rStyle w:val="Nadruk"/>
          <w:rFonts w:ascii="Calibri" w:hAnsi="Calibri" w:cs="Calibri"/>
        </w:rPr>
        <w:t>Curr Med Chem.</w:t>
      </w:r>
      <w:r w:rsidRPr="006F2924">
        <w:rPr>
          <w:rFonts w:ascii="Calibri" w:hAnsi="Calibri" w:cs="Calibri"/>
        </w:rPr>
        <w:t xml:space="preserve"> </w:t>
      </w:r>
      <w:r w:rsidRPr="006F2924">
        <w:rPr>
          <w:rStyle w:val="Zwaar"/>
          <w:rFonts w:ascii="Calibri" w:hAnsi="Calibri" w:cs="Calibri"/>
        </w:rPr>
        <w:t>11</w:t>
      </w:r>
      <w:r w:rsidRPr="006F2924">
        <w:rPr>
          <w:rFonts w:ascii="Calibri" w:hAnsi="Calibri" w:cs="Calibri"/>
        </w:rPr>
        <w:t xml:space="preserve"> (17), 2335-2348 (2004).</w:t>
      </w:r>
    </w:p>
    <w:p w14:paraId="1C6F54B2" w14:textId="7BA98994"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proofErr w:type="spellStart"/>
      <w:r w:rsidRPr="006F2924">
        <w:rPr>
          <w:rFonts w:ascii="Calibri" w:hAnsi="Calibri" w:cs="Calibri"/>
        </w:rPr>
        <w:t>Rijken</w:t>
      </w:r>
      <w:proofErr w:type="spellEnd"/>
      <w:r w:rsidRPr="006F2924">
        <w:rPr>
          <w:rFonts w:ascii="Calibri" w:hAnsi="Calibri" w:cs="Calibri"/>
        </w:rPr>
        <w:t xml:space="preserve">, D. C., </w:t>
      </w:r>
      <w:proofErr w:type="spellStart"/>
      <w:r w:rsidRPr="006F2924">
        <w:rPr>
          <w:rFonts w:ascii="Calibri" w:hAnsi="Calibri" w:cs="Calibri"/>
        </w:rPr>
        <w:t>Lijnen</w:t>
      </w:r>
      <w:proofErr w:type="spellEnd"/>
      <w:r w:rsidRPr="006F2924">
        <w:rPr>
          <w:rFonts w:ascii="Calibri" w:hAnsi="Calibri" w:cs="Calibri"/>
        </w:rPr>
        <w:t xml:space="preserve">, H. R. New insights into the molecular mechanisms of the fibrinolytic system. </w:t>
      </w:r>
      <w:r w:rsidRPr="006F2924">
        <w:rPr>
          <w:rStyle w:val="Nadruk"/>
          <w:rFonts w:ascii="Calibri" w:hAnsi="Calibri" w:cs="Calibri"/>
        </w:rPr>
        <w:t xml:space="preserve">J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7</w:t>
      </w:r>
      <w:r w:rsidRPr="006F2924">
        <w:rPr>
          <w:rFonts w:ascii="Calibri" w:hAnsi="Calibri" w:cs="Calibri"/>
        </w:rPr>
        <w:t xml:space="preserve"> (1), 4-13 (2009).</w:t>
      </w:r>
    </w:p>
    <w:p w14:paraId="7610FE49" w14:textId="7049A209"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Depasse, F. et al. Thrombin generation assays are versatile tools in blood coagulation </w:t>
      </w:r>
      <w:proofErr w:type="spellStart"/>
      <w:r w:rsidRPr="006F2924">
        <w:rPr>
          <w:rFonts w:ascii="Calibri" w:hAnsi="Calibri" w:cs="Calibri"/>
        </w:rPr>
        <w:t>analysis:a</w:t>
      </w:r>
      <w:proofErr w:type="spellEnd"/>
      <w:r w:rsidRPr="006F2924">
        <w:rPr>
          <w:rFonts w:ascii="Calibri" w:hAnsi="Calibri" w:cs="Calibri"/>
        </w:rPr>
        <w:t xml:space="preserve"> review of technical features, and applications from research to laboratory routine. </w:t>
      </w:r>
      <w:r w:rsidRPr="006F2924">
        <w:rPr>
          <w:rStyle w:val="Nadruk"/>
          <w:rFonts w:ascii="Calibri" w:hAnsi="Calibri" w:cs="Calibri"/>
        </w:rPr>
        <w:t xml:space="preserve">J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19</w:t>
      </w:r>
      <w:r w:rsidRPr="006F2924">
        <w:rPr>
          <w:rFonts w:ascii="Calibri" w:hAnsi="Calibri" w:cs="Calibri"/>
        </w:rPr>
        <w:t xml:space="preserve"> (12), 2907-2916 (2021).</w:t>
      </w:r>
    </w:p>
    <w:p w14:paraId="04F83D9F" w14:textId="732C06B6"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Subcommittee on Control of Anticoagulation of the SSC of the ISTH. Towards a recommendation for the standardization of the measurement of platelet-dependent thrombin generation. </w:t>
      </w:r>
      <w:r w:rsidRPr="006F2924">
        <w:rPr>
          <w:rStyle w:val="Nadruk"/>
          <w:rFonts w:ascii="Calibri" w:hAnsi="Calibri" w:cs="Calibri"/>
        </w:rPr>
        <w:t xml:space="preserve">J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9</w:t>
      </w:r>
      <w:r w:rsidRPr="006F2924">
        <w:rPr>
          <w:rFonts w:ascii="Calibri" w:hAnsi="Calibri" w:cs="Calibri"/>
        </w:rPr>
        <w:t xml:space="preserve"> (9), 1859-1861 (2011).</w:t>
      </w:r>
    </w:p>
    <w:p w14:paraId="42609D0E" w14:textId="6F2B259E"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Duarte, R. C. F. et al. Standardization and evaluation of the performance of the thrombin generation test under hypo- and hypercoagulability conditions. </w:t>
      </w:r>
      <w:proofErr w:type="spellStart"/>
      <w:r w:rsidRPr="006F2924">
        <w:rPr>
          <w:rStyle w:val="Nadruk"/>
          <w:rFonts w:ascii="Calibri" w:hAnsi="Calibri" w:cs="Calibri"/>
        </w:rPr>
        <w:t>Hematol</w:t>
      </w:r>
      <w:proofErr w:type="spellEnd"/>
      <w:r w:rsidRPr="006F2924">
        <w:rPr>
          <w:rStyle w:val="Nadruk"/>
          <w:rFonts w:ascii="Calibri" w:hAnsi="Calibri" w:cs="Calibri"/>
        </w:rPr>
        <w:t xml:space="preserve"> </w:t>
      </w:r>
      <w:proofErr w:type="spellStart"/>
      <w:r w:rsidRPr="006F2924">
        <w:rPr>
          <w:rStyle w:val="Nadruk"/>
          <w:rFonts w:ascii="Calibri" w:hAnsi="Calibri" w:cs="Calibri"/>
        </w:rPr>
        <w:t>Transfus</w:t>
      </w:r>
      <w:proofErr w:type="spellEnd"/>
      <w:r w:rsidRPr="006F2924">
        <w:rPr>
          <w:rStyle w:val="Nadruk"/>
          <w:rFonts w:ascii="Calibri" w:hAnsi="Calibri" w:cs="Calibri"/>
        </w:rPr>
        <w:t xml:space="preserve"> Cell Ther.</w:t>
      </w:r>
      <w:r w:rsidRPr="006F2924">
        <w:rPr>
          <w:rFonts w:ascii="Calibri" w:hAnsi="Calibri" w:cs="Calibri"/>
        </w:rPr>
        <w:t xml:space="preserve"> </w:t>
      </w:r>
      <w:r w:rsidRPr="006F2924">
        <w:rPr>
          <w:rStyle w:val="Zwaar"/>
          <w:rFonts w:ascii="Calibri" w:hAnsi="Calibri" w:cs="Calibri"/>
        </w:rPr>
        <w:t>41</w:t>
      </w:r>
      <w:r w:rsidRPr="006F2924">
        <w:rPr>
          <w:rFonts w:ascii="Calibri" w:hAnsi="Calibri" w:cs="Calibri"/>
        </w:rPr>
        <w:t xml:space="preserve"> (3), 244-252 (2019).</w:t>
      </w:r>
    </w:p>
    <w:p w14:paraId="0F7606F1" w14:textId="592EF41F"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proofErr w:type="spellStart"/>
      <w:r w:rsidRPr="006F2924">
        <w:rPr>
          <w:rFonts w:ascii="Calibri" w:hAnsi="Calibri" w:cs="Calibri"/>
        </w:rPr>
        <w:t>Dargaud</w:t>
      </w:r>
      <w:proofErr w:type="spellEnd"/>
      <w:r w:rsidRPr="006F2924">
        <w:rPr>
          <w:rFonts w:ascii="Calibri" w:hAnsi="Calibri" w:cs="Calibri"/>
        </w:rPr>
        <w:t xml:space="preserve">, Y. et al. Effect of standardization and normalization on imprecision of calibrated automated </w:t>
      </w:r>
      <w:proofErr w:type="spellStart"/>
      <w:r w:rsidRPr="006F2924">
        <w:rPr>
          <w:rFonts w:ascii="Calibri" w:hAnsi="Calibri" w:cs="Calibri"/>
        </w:rPr>
        <w:t>thrombography:an</w:t>
      </w:r>
      <w:proofErr w:type="spellEnd"/>
      <w:r w:rsidRPr="006F2924">
        <w:rPr>
          <w:rFonts w:ascii="Calibri" w:hAnsi="Calibri" w:cs="Calibri"/>
        </w:rPr>
        <w:t xml:space="preserve"> international multicentre study. </w:t>
      </w:r>
      <w:r w:rsidRPr="006F2924">
        <w:rPr>
          <w:rStyle w:val="Nadruk"/>
          <w:rFonts w:ascii="Calibri" w:hAnsi="Calibri" w:cs="Calibri"/>
        </w:rPr>
        <w:t xml:space="preserve">Br J </w:t>
      </w:r>
      <w:proofErr w:type="spellStart"/>
      <w:r w:rsidRPr="006F2924">
        <w:rPr>
          <w:rStyle w:val="Nadruk"/>
          <w:rFonts w:ascii="Calibri" w:hAnsi="Calibri" w:cs="Calibri"/>
        </w:rPr>
        <w:t>Haematol</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139</w:t>
      </w:r>
      <w:r w:rsidRPr="006F2924">
        <w:rPr>
          <w:rFonts w:ascii="Calibri" w:hAnsi="Calibri" w:cs="Calibri"/>
        </w:rPr>
        <w:t xml:space="preserve"> (2), 303-309 (2007).</w:t>
      </w:r>
    </w:p>
    <w:p w14:paraId="3DF511C2" w14:textId="19CCAC65"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Ninivaggi, M. et al. Recommendations for the measurement of thrombin </w:t>
      </w:r>
      <w:proofErr w:type="spellStart"/>
      <w:r w:rsidRPr="006F2924">
        <w:rPr>
          <w:rFonts w:ascii="Calibri" w:hAnsi="Calibri" w:cs="Calibri"/>
        </w:rPr>
        <w:t>generation:communication</w:t>
      </w:r>
      <w:proofErr w:type="spellEnd"/>
      <w:r w:rsidRPr="006F2924">
        <w:rPr>
          <w:rFonts w:ascii="Calibri" w:hAnsi="Calibri" w:cs="Calibri"/>
        </w:rPr>
        <w:t xml:space="preserve"> from the ISTH SSC Subcommittee on Lupus Anticoagulant/Antiphospholipid Antibodies. </w:t>
      </w:r>
      <w:r w:rsidRPr="006F2924">
        <w:rPr>
          <w:rStyle w:val="Nadruk"/>
          <w:rFonts w:ascii="Calibri" w:hAnsi="Calibri" w:cs="Calibri"/>
        </w:rPr>
        <w:t xml:space="preserve">J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19</w:t>
      </w:r>
      <w:r w:rsidRPr="006F2924">
        <w:rPr>
          <w:rFonts w:ascii="Calibri" w:hAnsi="Calibri" w:cs="Calibri"/>
        </w:rPr>
        <w:t xml:space="preserve"> (5), 1372-1378 (2021).</w:t>
      </w:r>
    </w:p>
    <w:p w14:paraId="7DB720E1" w14:textId="0AEC0F8B"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r w:rsidRPr="006F2924">
        <w:rPr>
          <w:rFonts w:ascii="Calibri" w:hAnsi="Calibri" w:cs="Calibri"/>
        </w:rPr>
        <w:t xml:space="preserve">Duchemin, J. et al. Influence of coagulation factors and tissue factor concentration on the thrombin generation test in plasma. </w:t>
      </w:r>
      <w:proofErr w:type="spellStart"/>
      <w:r w:rsidRPr="006F2924">
        <w:rPr>
          <w:rStyle w:val="Nadruk"/>
          <w:rFonts w:ascii="Calibri" w:hAnsi="Calibri" w:cs="Calibri"/>
        </w:rPr>
        <w:t>Thromb</w:t>
      </w:r>
      <w:proofErr w:type="spellEnd"/>
      <w:r w:rsidRPr="006F2924">
        <w:rPr>
          <w:rStyle w:val="Nadruk"/>
          <w:rFonts w:ascii="Calibri" w:hAnsi="Calibri" w:cs="Calibri"/>
        </w:rPr>
        <w:t xml:space="preserve"> </w:t>
      </w:r>
      <w:proofErr w:type="spellStart"/>
      <w:r w:rsidRPr="006F2924">
        <w:rPr>
          <w:rStyle w:val="Nadruk"/>
          <w:rFonts w:ascii="Calibri" w:hAnsi="Calibri" w:cs="Calibri"/>
        </w:rPr>
        <w:t>Haemost</w:t>
      </w:r>
      <w:proofErr w:type="spellEnd"/>
      <w:r w:rsidRPr="006F2924">
        <w:rPr>
          <w:rStyle w:val="Nadruk"/>
          <w:rFonts w:ascii="Calibri" w:hAnsi="Calibri" w:cs="Calibri"/>
        </w:rPr>
        <w:t>.</w:t>
      </w:r>
      <w:r w:rsidRPr="006F2924">
        <w:rPr>
          <w:rFonts w:ascii="Calibri" w:hAnsi="Calibri" w:cs="Calibri"/>
        </w:rPr>
        <w:t xml:space="preserve"> </w:t>
      </w:r>
      <w:r w:rsidRPr="006F2924">
        <w:rPr>
          <w:rStyle w:val="Zwaar"/>
          <w:rFonts w:ascii="Calibri" w:hAnsi="Calibri" w:cs="Calibri"/>
        </w:rPr>
        <w:t>99</w:t>
      </w:r>
      <w:r w:rsidRPr="006F2924">
        <w:rPr>
          <w:rFonts w:ascii="Calibri" w:hAnsi="Calibri" w:cs="Calibri"/>
        </w:rPr>
        <w:t xml:space="preserve"> (4), 767-773 (2008).</w:t>
      </w:r>
    </w:p>
    <w:p w14:paraId="75755D08" w14:textId="58C33E0A" w:rsidR="006F2924" w:rsidRPr="006F2924" w:rsidRDefault="006F2924" w:rsidP="006F2924">
      <w:pPr>
        <w:pStyle w:val="Normaalweb"/>
        <w:numPr>
          <w:ilvl w:val="1"/>
          <w:numId w:val="43"/>
        </w:numPr>
        <w:spacing w:before="0" w:beforeAutospacing="0" w:after="0" w:afterAutospacing="0"/>
        <w:ind w:left="0" w:firstLine="0"/>
        <w:rPr>
          <w:rFonts w:ascii="Calibri" w:hAnsi="Calibri" w:cs="Calibri"/>
        </w:rPr>
      </w:pPr>
      <w:proofErr w:type="spellStart"/>
      <w:r w:rsidRPr="006F2924">
        <w:rPr>
          <w:rFonts w:ascii="Calibri" w:hAnsi="Calibri" w:cs="Calibri"/>
        </w:rPr>
        <w:t>Miszta</w:t>
      </w:r>
      <w:proofErr w:type="spellEnd"/>
      <w:r w:rsidRPr="006F2924">
        <w:rPr>
          <w:rFonts w:ascii="Calibri" w:hAnsi="Calibri" w:cs="Calibri"/>
        </w:rPr>
        <w:t xml:space="preserve">, A. et al. A high-fat diet delays plasmin generation in a thrombomodulin-dependent manner in mice. </w:t>
      </w:r>
      <w:r w:rsidRPr="006F2924">
        <w:rPr>
          <w:rStyle w:val="Nadruk"/>
          <w:rFonts w:ascii="Calibri" w:hAnsi="Calibri" w:cs="Calibri"/>
        </w:rPr>
        <w:t>Blood.</w:t>
      </w:r>
      <w:r w:rsidRPr="006F2924">
        <w:rPr>
          <w:rFonts w:ascii="Calibri" w:hAnsi="Calibri" w:cs="Calibri"/>
        </w:rPr>
        <w:t xml:space="preserve"> </w:t>
      </w:r>
      <w:r w:rsidRPr="006F2924">
        <w:rPr>
          <w:rStyle w:val="Zwaar"/>
          <w:rFonts w:ascii="Calibri" w:hAnsi="Calibri" w:cs="Calibri"/>
        </w:rPr>
        <w:t>135</w:t>
      </w:r>
      <w:r w:rsidRPr="006F2924">
        <w:rPr>
          <w:rFonts w:ascii="Calibri" w:hAnsi="Calibri" w:cs="Calibri"/>
        </w:rPr>
        <w:t xml:space="preserve"> (19), 1704-1717 (2020).</w:t>
      </w:r>
    </w:p>
    <w:p w14:paraId="2D9C7481" w14:textId="1CBD71CB" w:rsidR="006E4797" w:rsidRPr="006F2924" w:rsidRDefault="006E4797" w:rsidP="006F2924">
      <w:pPr>
        <w:pStyle w:val="EndNoteBibliography"/>
        <w:spacing w:after="0"/>
        <w:rPr>
          <w:color w:val="808080"/>
          <w:sz w:val="24"/>
          <w:szCs w:val="24"/>
        </w:rPr>
      </w:pPr>
    </w:p>
    <w:sectPr w:rsidR="006E4797" w:rsidRPr="006F2924" w:rsidSect="00147CBA">
      <w:headerReference w:type="even" r:id="rId13"/>
      <w:headerReference w:type="default" r:id="rId14"/>
      <w:footerReference w:type="even"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8B4BCD" w14:textId="77777777" w:rsidR="0026580D" w:rsidRDefault="0026580D">
      <w:r>
        <w:separator/>
      </w:r>
    </w:p>
  </w:endnote>
  <w:endnote w:type="continuationSeparator" w:id="0">
    <w:p w14:paraId="1F02E204" w14:textId="77777777" w:rsidR="0026580D" w:rsidRDefault="002658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B0F238" w14:textId="77777777" w:rsidR="0026580D" w:rsidRDefault="0026580D">
      <w:r>
        <w:separator/>
      </w:r>
    </w:p>
  </w:footnote>
  <w:footnote w:type="continuationSeparator" w:id="0">
    <w:p w14:paraId="383C426F" w14:textId="77777777" w:rsidR="0026580D" w:rsidRDefault="002658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9748A"/>
    <w:multiLevelType w:val="multilevel"/>
    <w:tmpl w:val="D86A13CA"/>
    <w:lvl w:ilvl="0">
      <w:start w:val="5"/>
      <w:numFmt w:val="decimal"/>
      <w:lvlText w:val="%1"/>
      <w:lvlJc w:val="left"/>
      <w:pPr>
        <w:ind w:left="480" w:hanging="480"/>
      </w:pPr>
      <w:rPr>
        <w:rFonts w:hint="default"/>
        <w:i w:val="0"/>
      </w:rPr>
    </w:lvl>
    <w:lvl w:ilvl="1">
      <w:start w:val="5"/>
      <w:numFmt w:val="decimal"/>
      <w:lvlText w:val="%1.%2"/>
      <w:lvlJc w:val="left"/>
      <w:pPr>
        <w:ind w:left="480" w:hanging="48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895F1F"/>
    <w:multiLevelType w:val="multilevel"/>
    <w:tmpl w:val="CE922B7A"/>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0711D"/>
    <w:multiLevelType w:val="multilevel"/>
    <w:tmpl w:val="CE68E678"/>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C11145"/>
    <w:multiLevelType w:val="multilevel"/>
    <w:tmpl w:val="52D67480"/>
    <w:lvl w:ilvl="0">
      <w:start w:val="5"/>
      <w:numFmt w:val="decimal"/>
      <w:lvlText w:val="%1"/>
      <w:lvlJc w:val="left"/>
      <w:pPr>
        <w:ind w:left="480" w:hanging="480"/>
      </w:pPr>
      <w:rPr>
        <w:rFonts w:hint="default"/>
      </w:rPr>
    </w:lvl>
    <w:lvl w:ilvl="1">
      <w:start w:val="5"/>
      <w:numFmt w:val="decimal"/>
      <w:lvlText w:val="%1.%2"/>
      <w:lvlJc w:val="left"/>
      <w:pPr>
        <w:ind w:left="480" w:hanging="48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9D7729D"/>
    <w:multiLevelType w:val="multilevel"/>
    <w:tmpl w:val="3C087D50"/>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7" w15:restartNumberingAfterBreak="0">
    <w:nsid w:val="1B5E2740"/>
    <w:multiLevelType w:val="multilevel"/>
    <w:tmpl w:val="E42E63FA"/>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33C70"/>
    <w:multiLevelType w:val="hybridMultilevel"/>
    <w:tmpl w:val="95E29434"/>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A620545"/>
    <w:multiLevelType w:val="multilevel"/>
    <w:tmpl w:val="48AAF016"/>
    <w:lvl w:ilvl="0">
      <w:start w:val="3"/>
      <w:numFmt w:val="decimal"/>
      <w:lvlText w:val="%1."/>
      <w:lvlJc w:val="left"/>
      <w:pPr>
        <w:ind w:left="108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3AB57AFA"/>
    <w:multiLevelType w:val="multilevel"/>
    <w:tmpl w:val="9DA2F6C8"/>
    <w:lvl w:ilvl="0">
      <w:start w:val="4"/>
      <w:numFmt w:val="decimal"/>
      <w:lvlText w:val="%1"/>
      <w:lvlJc w:val="left"/>
      <w:pPr>
        <w:ind w:left="360" w:hanging="360"/>
      </w:pPr>
      <w:rPr>
        <w:rFonts w:hint="default"/>
        <w:i/>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75128E4"/>
    <w:multiLevelType w:val="multilevel"/>
    <w:tmpl w:val="CE68E6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7C7676B"/>
    <w:multiLevelType w:val="hybridMultilevel"/>
    <w:tmpl w:val="798C78D6"/>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CC32901"/>
    <w:multiLevelType w:val="multilevel"/>
    <w:tmpl w:val="6C208AE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ED01B5F"/>
    <w:multiLevelType w:val="multilevel"/>
    <w:tmpl w:val="CE68E678"/>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F1B6524"/>
    <w:multiLevelType w:val="hybridMultilevel"/>
    <w:tmpl w:val="53A8E862"/>
    <w:lvl w:ilvl="0" w:tplc="4009000F">
      <w:start w:val="1"/>
      <w:numFmt w:val="decimal"/>
      <w:lvlText w:val="%1."/>
      <w:lvlJc w:val="left"/>
      <w:pPr>
        <w:ind w:left="720" w:hanging="360"/>
      </w:pPr>
      <w:rPr>
        <w:rFonts w:hint="default"/>
      </w:rPr>
    </w:lvl>
    <w:lvl w:ilvl="1" w:tplc="BDF60622">
      <w:numFmt w:val="bullet"/>
      <w:lvlText w:val=""/>
      <w:lvlJc w:val="left"/>
      <w:pPr>
        <w:ind w:left="1440" w:hanging="360"/>
      </w:pPr>
      <w:rPr>
        <w:rFonts w:ascii="Symbol" w:eastAsia="Times New Roman" w:hAnsi="Symbol" w:cs="Times New Roman"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09E69A6"/>
    <w:multiLevelType w:val="hybridMultilevel"/>
    <w:tmpl w:val="CA8C003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64E90B0E"/>
    <w:multiLevelType w:val="multilevel"/>
    <w:tmpl w:val="80549A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5"/>
      <w:numFmt w:val="bullet"/>
      <w:lvlText w:val="-"/>
      <w:lvlJc w:val="left"/>
      <w:pPr>
        <w:ind w:left="2160" w:hanging="360"/>
      </w:pPr>
      <w:rPr>
        <w:rFonts w:ascii="Calibri" w:eastAsiaTheme="minorHAnsi" w:hAnsi="Calibri" w:cs="Calibr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FA0182"/>
    <w:multiLevelType w:val="multilevel"/>
    <w:tmpl w:val="1F520F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8C812F5"/>
    <w:multiLevelType w:val="hybridMultilevel"/>
    <w:tmpl w:val="DC5C4A9E"/>
    <w:lvl w:ilvl="0" w:tplc="FFFFFFFF">
      <w:start w:val="1"/>
      <w:numFmt w:val="decimal"/>
      <w:lvlText w:val="%1."/>
      <w:lvlJc w:val="left"/>
      <w:pPr>
        <w:ind w:left="720" w:hanging="360"/>
      </w:pPr>
    </w:lvl>
    <w:lvl w:ilvl="1" w:tplc="40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B7E19EC"/>
    <w:multiLevelType w:val="multilevel"/>
    <w:tmpl w:val="75D62D52"/>
    <w:lvl w:ilvl="0">
      <w:start w:val="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4244C9C"/>
    <w:multiLevelType w:val="hybridMultilevel"/>
    <w:tmpl w:val="70528934"/>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40"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FB433A"/>
    <w:multiLevelType w:val="multilevel"/>
    <w:tmpl w:val="04908388"/>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34625769">
    <w:abstractNumId w:val="16"/>
  </w:num>
  <w:num w:numId="2" w16cid:durableId="1050574668">
    <w:abstractNumId w:val="23"/>
  </w:num>
  <w:num w:numId="3" w16cid:durableId="313610816">
    <w:abstractNumId w:val="38"/>
  </w:num>
  <w:num w:numId="4" w16cid:durableId="1474323639">
    <w:abstractNumId w:val="11"/>
  </w:num>
  <w:num w:numId="5" w16cid:durableId="759915771">
    <w:abstractNumId w:val="28"/>
  </w:num>
  <w:num w:numId="6" w16cid:durableId="231888455">
    <w:abstractNumId w:val="36"/>
  </w:num>
  <w:num w:numId="7" w16cid:durableId="493224962">
    <w:abstractNumId w:val="17"/>
  </w:num>
  <w:num w:numId="8" w16cid:durableId="1202132427">
    <w:abstractNumId w:val="21"/>
  </w:num>
  <w:num w:numId="9" w16cid:durableId="2137680061">
    <w:abstractNumId w:val="12"/>
  </w:num>
  <w:num w:numId="10" w16cid:durableId="934096969">
    <w:abstractNumId w:val="18"/>
  </w:num>
  <w:num w:numId="11" w16cid:durableId="320157577">
    <w:abstractNumId w:val="26"/>
  </w:num>
  <w:num w:numId="12" w16cid:durableId="1202401313">
    <w:abstractNumId w:val="14"/>
  </w:num>
  <w:num w:numId="13" w16cid:durableId="1624113371">
    <w:abstractNumId w:val="41"/>
  </w:num>
  <w:num w:numId="14" w16cid:durableId="352927416">
    <w:abstractNumId w:val="40"/>
  </w:num>
  <w:num w:numId="15" w16cid:durableId="1608461347">
    <w:abstractNumId w:val="15"/>
  </w:num>
  <w:num w:numId="16" w16cid:durableId="148988114">
    <w:abstractNumId w:val="10"/>
  </w:num>
  <w:num w:numId="17" w16cid:durableId="359549008">
    <w:abstractNumId w:val="8"/>
  </w:num>
  <w:num w:numId="18" w16cid:durableId="843666889">
    <w:abstractNumId w:val="22"/>
  </w:num>
  <w:num w:numId="19" w16cid:durableId="2049062570">
    <w:abstractNumId w:val="13"/>
  </w:num>
  <w:num w:numId="20" w16cid:durableId="715391728">
    <w:abstractNumId w:val="29"/>
  </w:num>
  <w:num w:numId="21" w16cid:durableId="1029180371">
    <w:abstractNumId w:val="1"/>
  </w:num>
  <w:num w:numId="22" w16cid:durableId="1599437338">
    <w:abstractNumId w:val="3"/>
  </w:num>
  <w:num w:numId="23" w16cid:durableId="21982081">
    <w:abstractNumId w:val="34"/>
  </w:num>
  <w:num w:numId="24" w16cid:durableId="1150248832">
    <w:abstractNumId w:val="33"/>
  </w:num>
  <w:num w:numId="25" w16cid:durableId="1425221789">
    <w:abstractNumId w:val="39"/>
  </w:num>
  <w:num w:numId="26" w16cid:durableId="1022392419">
    <w:abstractNumId w:val="9"/>
  </w:num>
  <w:num w:numId="27" w16cid:durableId="689070217">
    <w:abstractNumId w:val="25"/>
  </w:num>
  <w:num w:numId="28" w16cid:durableId="1013529955">
    <w:abstractNumId w:val="6"/>
  </w:num>
  <w:num w:numId="29" w16cid:durableId="34280033">
    <w:abstractNumId w:val="20"/>
  </w:num>
  <w:num w:numId="30" w16cid:durableId="869729875">
    <w:abstractNumId w:val="5"/>
  </w:num>
  <w:num w:numId="31" w16cid:durableId="552817569">
    <w:abstractNumId w:val="24"/>
  </w:num>
  <w:num w:numId="32" w16cid:durableId="1892425831">
    <w:abstractNumId w:val="30"/>
  </w:num>
  <w:num w:numId="33" w16cid:durableId="1725711963">
    <w:abstractNumId w:val="42"/>
  </w:num>
  <w:num w:numId="34" w16cid:durableId="1496802610">
    <w:abstractNumId w:val="37"/>
  </w:num>
  <w:num w:numId="35" w16cid:durableId="1309742517">
    <w:abstractNumId w:val="7"/>
  </w:num>
  <w:num w:numId="36" w16cid:durableId="1872066593">
    <w:abstractNumId w:val="4"/>
  </w:num>
  <w:num w:numId="37" w16cid:durableId="708533312">
    <w:abstractNumId w:val="2"/>
  </w:num>
  <w:num w:numId="38" w16cid:durableId="1506164290">
    <w:abstractNumId w:val="0"/>
  </w:num>
  <w:num w:numId="39" w16cid:durableId="1349524184">
    <w:abstractNumId w:val="27"/>
  </w:num>
  <w:num w:numId="40" w16cid:durableId="1678532634">
    <w:abstractNumId w:val="31"/>
  </w:num>
  <w:num w:numId="41" w16cid:durableId="160775979">
    <w:abstractNumId w:val="19"/>
  </w:num>
  <w:num w:numId="42" w16cid:durableId="365374062">
    <w:abstractNumId w:val="32"/>
  </w:num>
  <w:num w:numId="43" w16cid:durableId="59108357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xs5tpttasttoev9tj5f9ecrwatxfr25zxs&quot;&gt;Promotie&lt;record-ids&gt;&lt;item&gt;2&lt;/item&gt;&lt;item&gt;3&lt;/item&gt;&lt;item&gt;4&lt;/item&gt;&lt;item&gt;8&lt;/item&gt;&lt;item&gt;10&lt;/item&gt;&lt;item&gt;11&lt;/item&gt;&lt;item&gt;20&lt;/item&gt;&lt;item&gt;25&lt;/item&gt;&lt;item&gt;27&lt;/item&gt;&lt;item&gt;38&lt;/item&gt;&lt;item&gt;39&lt;/item&gt;&lt;item&gt;40&lt;/item&gt;&lt;item&gt;41&lt;/item&gt;&lt;item&gt;42&lt;/item&gt;&lt;item&gt;44&lt;/item&gt;&lt;item&gt;45&lt;/item&gt;&lt;item&gt;51&lt;/item&gt;&lt;item&gt;52&lt;/item&gt;&lt;item&gt;53&lt;/item&gt;&lt;item&gt;54&lt;/item&gt;&lt;item&gt;83&lt;/item&gt;&lt;item&gt;122&lt;/item&gt;&lt;item&gt;133&lt;/item&gt;&lt;item&gt;228&lt;/item&gt;&lt;item&gt;253&lt;/item&gt;&lt;item&gt;254&lt;/item&gt;&lt;item&gt;255&lt;/item&gt;&lt;item&gt;256&lt;/item&gt;&lt;item&gt;259&lt;/item&gt;&lt;item&gt;260&lt;/item&gt;&lt;item&gt;261&lt;/item&gt;&lt;item&gt;262&lt;/item&gt;&lt;item&gt;264&lt;/item&gt;&lt;item&gt;265&lt;/item&gt;&lt;item&gt;266&lt;/item&gt;&lt;item&gt;267&lt;/item&gt;&lt;item&gt;268&lt;/item&gt;&lt;item&gt;269&lt;/item&gt;&lt;item&gt;323&lt;/item&gt;&lt;item&gt;326&lt;/item&gt;&lt;item&gt;327&lt;/item&gt;&lt;/record-ids&gt;&lt;/item&gt;&lt;/Libraries&gt;"/>
  </w:docVars>
  <w:rsids>
    <w:rsidRoot w:val="006E4797"/>
    <w:rsid w:val="00002137"/>
    <w:rsid w:val="0000515B"/>
    <w:rsid w:val="00006B65"/>
    <w:rsid w:val="00011457"/>
    <w:rsid w:val="00013652"/>
    <w:rsid w:val="0001799B"/>
    <w:rsid w:val="00034DD1"/>
    <w:rsid w:val="000420E3"/>
    <w:rsid w:val="0004355D"/>
    <w:rsid w:val="00050D16"/>
    <w:rsid w:val="00050D9E"/>
    <w:rsid w:val="00057B67"/>
    <w:rsid w:val="00061D35"/>
    <w:rsid w:val="00061E0E"/>
    <w:rsid w:val="0007506F"/>
    <w:rsid w:val="00076815"/>
    <w:rsid w:val="00081F44"/>
    <w:rsid w:val="00082A5F"/>
    <w:rsid w:val="00084CBB"/>
    <w:rsid w:val="00090187"/>
    <w:rsid w:val="00090788"/>
    <w:rsid w:val="00090CF6"/>
    <w:rsid w:val="00092CA5"/>
    <w:rsid w:val="00097671"/>
    <w:rsid w:val="000B0E0C"/>
    <w:rsid w:val="000B41B6"/>
    <w:rsid w:val="000B43D9"/>
    <w:rsid w:val="000B4EF6"/>
    <w:rsid w:val="000C1157"/>
    <w:rsid w:val="000C7F6F"/>
    <w:rsid w:val="000D4660"/>
    <w:rsid w:val="000E2ABF"/>
    <w:rsid w:val="000E3F21"/>
    <w:rsid w:val="000E4C51"/>
    <w:rsid w:val="000E4DC1"/>
    <w:rsid w:val="000E5A3F"/>
    <w:rsid w:val="00100925"/>
    <w:rsid w:val="00101088"/>
    <w:rsid w:val="001104B3"/>
    <w:rsid w:val="00110CDC"/>
    <w:rsid w:val="00113871"/>
    <w:rsid w:val="00115D78"/>
    <w:rsid w:val="00116C8E"/>
    <w:rsid w:val="001263F8"/>
    <w:rsid w:val="0013009E"/>
    <w:rsid w:val="00140787"/>
    <w:rsid w:val="00147CBA"/>
    <w:rsid w:val="0015327B"/>
    <w:rsid w:val="00154C8C"/>
    <w:rsid w:val="001624E4"/>
    <w:rsid w:val="001761F9"/>
    <w:rsid w:val="001800D2"/>
    <w:rsid w:val="00181A81"/>
    <w:rsid w:val="0018269E"/>
    <w:rsid w:val="0018412F"/>
    <w:rsid w:val="00190278"/>
    <w:rsid w:val="00192031"/>
    <w:rsid w:val="00194C04"/>
    <w:rsid w:val="00194CE8"/>
    <w:rsid w:val="001959A2"/>
    <w:rsid w:val="0019741B"/>
    <w:rsid w:val="001A1CA1"/>
    <w:rsid w:val="001A228F"/>
    <w:rsid w:val="001A3D0F"/>
    <w:rsid w:val="001B16E4"/>
    <w:rsid w:val="001C09F3"/>
    <w:rsid w:val="001C7621"/>
    <w:rsid w:val="001D1578"/>
    <w:rsid w:val="001D3B68"/>
    <w:rsid w:val="001D3DA5"/>
    <w:rsid w:val="001E0C45"/>
    <w:rsid w:val="001E2BE5"/>
    <w:rsid w:val="001E5522"/>
    <w:rsid w:val="001F3109"/>
    <w:rsid w:val="001F69FE"/>
    <w:rsid w:val="00202585"/>
    <w:rsid w:val="00202EAC"/>
    <w:rsid w:val="00210DD6"/>
    <w:rsid w:val="0021353A"/>
    <w:rsid w:val="00214319"/>
    <w:rsid w:val="002164A5"/>
    <w:rsid w:val="00216774"/>
    <w:rsid w:val="002268AB"/>
    <w:rsid w:val="0023296D"/>
    <w:rsid w:val="00232DDC"/>
    <w:rsid w:val="00235747"/>
    <w:rsid w:val="002449DD"/>
    <w:rsid w:val="00247074"/>
    <w:rsid w:val="00252077"/>
    <w:rsid w:val="002609E7"/>
    <w:rsid w:val="002618EB"/>
    <w:rsid w:val="0026580D"/>
    <w:rsid w:val="0027349F"/>
    <w:rsid w:val="00273EDD"/>
    <w:rsid w:val="002740AD"/>
    <w:rsid w:val="0027454C"/>
    <w:rsid w:val="002748DF"/>
    <w:rsid w:val="002820DD"/>
    <w:rsid w:val="002835EC"/>
    <w:rsid w:val="00286784"/>
    <w:rsid w:val="002B0C96"/>
    <w:rsid w:val="002B391A"/>
    <w:rsid w:val="002C2C1E"/>
    <w:rsid w:val="002D6720"/>
    <w:rsid w:val="002D6FD9"/>
    <w:rsid w:val="002E3410"/>
    <w:rsid w:val="002F0828"/>
    <w:rsid w:val="002F5470"/>
    <w:rsid w:val="00302A91"/>
    <w:rsid w:val="0030557E"/>
    <w:rsid w:val="0031468A"/>
    <w:rsid w:val="0031658E"/>
    <w:rsid w:val="00317F3A"/>
    <w:rsid w:val="00337488"/>
    <w:rsid w:val="0034163D"/>
    <w:rsid w:val="00343D16"/>
    <w:rsid w:val="00345A90"/>
    <w:rsid w:val="00345D6B"/>
    <w:rsid w:val="00351087"/>
    <w:rsid w:val="003532F8"/>
    <w:rsid w:val="003546DC"/>
    <w:rsid w:val="003548DA"/>
    <w:rsid w:val="00356228"/>
    <w:rsid w:val="00356880"/>
    <w:rsid w:val="003607F2"/>
    <w:rsid w:val="0036370D"/>
    <w:rsid w:val="00371AE4"/>
    <w:rsid w:val="00377CBC"/>
    <w:rsid w:val="00387CDA"/>
    <w:rsid w:val="00394C08"/>
    <w:rsid w:val="00394DCF"/>
    <w:rsid w:val="00396A04"/>
    <w:rsid w:val="003A5297"/>
    <w:rsid w:val="003B0F5F"/>
    <w:rsid w:val="003B45AC"/>
    <w:rsid w:val="003B51C0"/>
    <w:rsid w:val="003D3680"/>
    <w:rsid w:val="003D67E2"/>
    <w:rsid w:val="003E3F6F"/>
    <w:rsid w:val="003E633D"/>
    <w:rsid w:val="003E7881"/>
    <w:rsid w:val="003F734D"/>
    <w:rsid w:val="00402F8C"/>
    <w:rsid w:val="0040579A"/>
    <w:rsid w:val="00414ADE"/>
    <w:rsid w:val="00417FA8"/>
    <w:rsid w:val="004207F8"/>
    <w:rsid w:val="004266CE"/>
    <w:rsid w:val="00426780"/>
    <w:rsid w:val="004267EC"/>
    <w:rsid w:val="00430F52"/>
    <w:rsid w:val="004361C8"/>
    <w:rsid w:val="00436F4D"/>
    <w:rsid w:val="004620C9"/>
    <w:rsid w:val="00481774"/>
    <w:rsid w:val="00485109"/>
    <w:rsid w:val="00485E58"/>
    <w:rsid w:val="004877B8"/>
    <w:rsid w:val="0049253A"/>
    <w:rsid w:val="004939EE"/>
    <w:rsid w:val="004969D3"/>
    <w:rsid w:val="004A3F83"/>
    <w:rsid w:val="004B0498"/>
    <w:rsid w:val="004B2113"/>
    <w:rsid w:val="004B43D0"/>
    <w:rsid w:val="004C0985"/>
    <w:rsid w:val="004C3A2A"/>
    <w:rsid w:val="004D362E"/>
    <w:rsid w:val="004D3BF3"/>
    <w:rsid w:val="004E3A9D"/>
    <w:rsid w:val="004F1641"/>
    <w:rsid w:val="004F6AD9"/>
    <w:rsid w:val="00506822"/>
    <w:rsid w:val="00513CCF"/>
    <w:rsid w:val="005168F3"/>
    <w:rsid w:val="00516914"/>
    <w:rsid w:val="00531DD9"/>
    <w:rsid w:val="00542021"/>
    <w:rsid w:val="005422C2"/>
    <w:rsid w:val="00551D82"/>
    <w:rsid w:val="0055344F"/>
    <w:rsid w:val="005538AA"/>
    <w:rsid w:val="00565EC7"/>
    <w:rsid w:val="00567E33"/>
    <w:rsid w:val="005734D7"/>
    <w:rsid w:val="00575E55"/>
    <w:rsid w:val="00585BF5"/>
    <w:rsid w:val="00597D14"/>
    <w:rsid w:val="005A637B"/>
    <w:rsid w:val="005B7798"/>
    <w:rsid w:val="005E0C0E"/>
    <w:rsid w:val="005E1EE7"/>
    <w:rsid w:val="005E4810"/>
    <w:rsid w:val="005F20D9"/>
    <w:rsid w:val="00604100"/>
    <w:rsid w:val="00605648"/>
    <w:rsid w:val="0060638E"/>
    <w:rsid w:val="00607FD2"/>
    <w:rsid w:val="00612E7A"/>
    <w:rsid w:val="00615035"/>
    <w:rsid w:val="00620842"/>
    <w:rsid w:val="006221D0"/>
    <w:rsid w:val="00622578"/>
    <w:rsid w:val="006239A1"/>
    <w:rsid w:val="0062535B"/>
    <w:rsid w:val="00633268"/>
    <w:rsid w:val="00633FCE"/>
    <w:rsid w:val="00634672"/>
    <w:rsid w:val="00636CB0"/>
    <w:rsid w:val="00640E6A"/>
    <w:rsid w:val="00643C41"/>
    <w:rsid w:val="00647209"/>
    <w:rsid w:val="00654C0E"/>
    <w:rsid w:val="006552E4"/>
    <w:rsid w:val="00662BD7"/>
    <w:rsid w:val="00663CFB"/>
    <w:rsid w:val="006755EE"/>
    <w:rsid w:val="006824BF"/>
    <w:rsid w:val="006847F8"/>
    <w:rsid w:val="00684FBF"/>
    <w:rsid w:val="006A6821"/>
    <w:rsid w:val="006A6BFB"/>
    <w:rsid w:val="006B66E0"/>
    <w:rsid w:val="006B79F4"/>
    <w:rsid w:val="006D249C"/>
    <w:rsid w:val="006D37AF"/>
    <w:rsid w:val="006E4797"/>
    <w:rsid w:val="006E748A"/>
    <w:rsid w:val="006E789B"/>
    <w:rsid w:val="006E7C64"/>
    <w:rsid w:val="006F0F37"/>
    <w:rsid w:val="006F2924"/>
    <w:rsid w:val="006F2DC8"/>
    <w:rsid w:val="00702ADE"/>
    <w:rsid w:val="0070444F"/>
    <w:rsid w:val="00705489"/>
    <w:rsid w:val="00714BE0"/>
    <w:rsid w:val="00715438"/>
    <w:rsid w:val="00723E32"/>
    <w:rsid w:val="00725A7D"/>
    <w:rsid w:val="00731429"/>
    <w:rsid w:val="007332A3"/>
    <w:rsid w:val="0073428D"/>
    <w:rsid w:val="00736371"/>
    <w:rsid w:val="00751D3D"/>
    <w:rsid w:val="007A4BBA"/>
    <w:rsid w:val="007B488F"/>
    <w:rsid w:val="007B72A4"/>
    <w:rsid w:val="007C1310"/>
    <w:rsid w:val="007D0523"/>
    <w:rsid w:val="007D6BE0"/>
    <w:rsid w:val="007E399A"/>
    <w:rsid w:val="007F13E9"/>
    <w:rsid w:val="007F2030"/>
    <w:rsid w:val="007F5EB0"/>
    <w:rsid w:val="007F7CEE"/>
    <w:rsid w:val="00805626"/>
    <w:rsid w:val="00807C1C"/>
    <w:rsid w:val="0082066C"/>
    <w:rsid w:val="00833B96"/>
    <w:rsid w:val="008425A4"/>
    <w:rsid w:val="00845391"/>
    <w:rsid w:val="008461C6"/>
    <w:rsid w:val="0085421A"/>
    <w:rsid w:val="00854555"/>
    <w:rsid w:val="0085548D"/>
    <w:rsid w:val="00856671"/>
    <w:rsid w:val="00860C0C"/>
    <w:rsid w:val="00862F7F"/>
    <w:rsid w:val="00886014"/>
    <w:rsid w:val="00890E76"/>
    <w:rsid w:val="008963E4"/>
    <w:rsid w:val="008A123D"/>
    <w:rsid w:val="008A4758"/>
    <w:rsid w:val="008A4859"/>
    <w:rsid w:val="008A4E5F"/>
    <w:rsid w:val="008A7A39"/>
    <w:rsid w:val="008B207D"/>
    <w:rsid w:val="008B2D50"/>
    <w:rsid w:val="008B35D2"/>
    <w:rsid w:val="008B570D"/>
    <w:rsid w:val="008C34C2"/>
    <w:rsid w:val="008D293E"/>
    <w:rsid w:val="008D58D1"/>
    <w:rsid w:val="008E19AC"/>
    <w:rsid w:val="008E5E3D"/>
    <w:rsid w:val="00901B60"/>
    <w:rsid w:val="00901C81"/>
    <w:rsid w:val="00907BD5"/>
    <w:rsid w:val="00911EF7"/>
    <w:rsid w:val="009227D2"/>
    <w:rsid w:val="00932C09"/>
    <w:rsid w:val="00936E08"/>
    <w:rsid w:val="009409EA"/>
    <w:rsid w:val="00945518"/>
    <w:rsid w:val="00946125"/>
    <w:rsid w:val="009708F8"/>
    <w:rsid w:val="009907B4"/>
    <w:rsid w:val="0099194B"/>
    <w:rsid w:val="00991D18"/>
    <w:rsid w:val="00994F50"/>
    <w:rsid w:val="009A37F2"/>
    <w:rsid w:val="009C4B2E"/>
    <w:rsid w:val="009C5544"/>
    <w:rsid w:val="009C69A3"/>
    <w:rsid w:val="009C7021"/>
    <w:rsid w:val="009C7252"/>
    <w:rsid w:val="009D6C70"/>
    <w:rsid w:val="009D7181"/>
    <w:rsid w:val="009E0642"/>
    <w:rsid w:val="00A01CEE"/>
    <w:rsid w:val="00A03E23"/>
    <w:rsid w:val="00A06A46"/>
    <w:rsid w:val="00A12107"/>
    <w:rsid w:val="00A14A8E"/>
    <w:rsid w:val="00A16625"/>
    <w:rsid w:val="00A1684A"/>
    <w:rsid w:val="00A27106"/>
    <w:rsid w:val="00A27827"/>
    <w:rsid w:val="00A309A4"/>
    <w:rsid w:val="00A32ADD"/>
    <w:rsid w:val="00A3327F"/>
    <w:rsid w:val="00A35853"/>
    <w:rsid w:val="00A43C18"/>
    <w:rsid w:val="00A5176D"/>
    <w:rsid w:val="00A57056"/>
    <w:rsid w:val="00A60211"/>
    <w:rsid w:val="00A61636"/>
    <w:rsid w:val="00A61EA2"/>
    <w:rsid w:val="00A624BE"/>
    <w:rsid w:val="00A64AD5"/>
    <w:rsid w:val="00A74793"/>
    <w:rsid w:val="00A74C25"/>
    <w:rsid w:val="00A75DA0"/>
    <w:rsid w:val="00A76103"/>
    <w:rsid w:val="00A82D39"/>
    <w:rsid w:val="00AB1699"/>
    <w:rsid w:val="00AB4038"/>
    <w:rsid w:val="00AB5A2B"/>
    <w:rsid w:val="00AB63DE"/>
    <w:rsid w:val="00AC0519"/>
    <w:rsid w:val="00AE3EF5"/>
    <w:rsid w:val="00AE5346"/>
    <w:rsid w:val="00AF12BE"/>
    <w:rsid w:val="00AF3A50"/>
    <w:rsid w:val="00B10033"/>
    <w:rsid w:val="00B10396"/>
    <w:rsid w:val="00B1748A"/>
    <w:rsid w:val="00B31C32"/>
    <w:rsid w:val="00B43511"/>
    <w:rsid w:val="00B66177"/>
    <w:rsid w:val="00B67831"/>
    <w:rsid w:val="00B72440"/>
    <w:rsid w:val="00B77B6E"/>
    <w:rsid w:val="00B805C0"/>
    <w:rsid w:val="00B81064"/>
    <w:rsid w:val="00B87681"/>
    <w:rsid w:val="00B87FD6"/>
    <w:rsid w:val="00B90DE6"/>
    <w:rsid w:val="00B92F0D"/>
    <w:rsid w:val="00B9679A"/>
    <w:rsid w:val="00BC3905"/>
    <w:rsid w:val="00BC5553"/>
    <w:rsid w:val="00BD2ED7"/>
    <w:rsid w:val="00BD3767"/>
    <w:rsid w:val="00BE22A2"/>
    <w:rsid w:val="00BE2769"/>
    <w:rsid w:val="00BE2CE8"/>
    <w:rsid w:val="00BE45BA"/>
    <w:rsid w:val="00C1088C"/>
    <w:rsid w:val="00C11D93"/>
    <w:rsid w:val="00C121C3"/>
    <w:rsid w:val="00C1394E"/>
    <w:rsid w:val="00C16B87"/>
    <w:rsid w:val="00C16CCC"/>
    <w:rsid w:val="00C27C71"/>
    <w:rsid w:val="00C30B17"/>
    <w:rsid w:val="00C35873"/>
    <w:rsid w:val="00C358B9"/>
    <w:rsid w:val="00C366E0"/>
    <w:rsid w:val="00C47447"/>
    <w:rsid w:val="00C53DFC"/>
    <w:rsid w:val="00C550F3"/>
    <w:rsid w:val="00C55F89"/>
    <w:rsid w:val="00C57179"/>
    <w:rsid w:val="00C63DBD"/>
    <w:rsid w:val="00C652D8"/>
    <w:rsid w:val="00C875D1"/>
    <w:rsid w:val="00C95421"/>
    <w:rsid w:val="00CA1CA0"/>
    <w:rsid w:val="00CA56A8"/>
    <w:rsid w:val="00CB035D"/>
    <w:rsid w:val="00CB1713"/>
    <w:rsid w:val="00CB1783"/>
    <w:rsid w:val="00CC6088"/>
    <w:rsid w:val="00CD2DE4"/>
    <w:rsid w:val="00CD35E4"/>
    <w:rsid w:val="00CD543D"/>
    <w:rsid w:val="00CF0FB8"/>
    <w:rsid w:val="00CF349B"/>
    <w:rsid w:val="00D037E5"/>
    <w:rsid w:val="00D07496"/>
    <w:rsid w:val="00D07A90"/>
    <w:rsid w:val="00D07BD0"/>
    <w:rsid w:val="00D12ABE"/>
    <w:rsid w:val="00D14695"/>
    <w:rsid w:val="00D15381"/>
    <w:rsid w:val="00D24622"/>
    <w:rsid w:val="00D2510B"/>
    <w:rsid w:val="00D31EA4"/>
    <w:rsid w:val="00D46820"/>
    <w:rsid w:val="00D57F1F"/>
    <w:rsid w:val="00D661BB"/>
    <w:rsid w:val="00D66A55"/>
    <w:rsid w:val="00D83C48"/>
    <w:rsid w:val="00D86D57"/>
    <w:rsid w:val="00D87701"/>
    <w:rsid w:val="00D87A16"/>
    <w:rsid w:val="00D9022E"/>
    <w:rsid w:val="00D959E7"/>
    <w:rsid w:val="00DA0202"/>
    <w:rsid w:val="00DA154A"/>
    <w:rsid w:val="00DA1763"/>
    <w:rsid w:val="00DA3C5C"/>
    <w:rsid w:val="00DB2415"/>
    <w:rsid w:val="00DB5A9B"/>
    <w:rsid w:val="00DC0CEE"/>
    <w:rsid w:val="00DC0E61"/>
    <w:rsid w:val="00DC18A7"/>
    <w:rsid w:val="00DC2690"/>
    <w:rsid w:val="00DD0D2A"/>
    <w:rsid w:val="00DE3D36"/>
    <w:rsid w:val="00DF6321"/>
    <w:rsid w:val="00E03054"/>
    <w:rsid w:val="00E110FE"/>
    <w:rsid w:val="00E14AC2"/>
    <w:rsid w:val="00E20B7B"/>
    <w:rsid w:val="00E401D5"/>
    <w:rsid w:val="00E46B53"/>
    <w:rsid w:val="00E56262"/>
    <w:rsid w:val="00E731BD"/>
    <w:rsid w:val="00E761C3"/>
    <w:rsid w:val="00E7629C"/>
    <w:rsid w:val="00E85C52"/>
    <w:rsid w:val="00E97862"/>
    <w:rsid w:val="00E97F25"/>
    <w:rsid w:val="00EA28EA"/>
    <w:rsid w:val="00EA3829"/>
    <w:rsid w:val="00EB1E68"/>
    <w:rsid w:val="00EC0649"/>
    <w:rsid w:val="00EC4E8E"/>
    <w:rsid w:val="00EC57F0"/>
    <w:rsid w:val="00ED08E0"/>
    <w:rsid w:val="00ED09DC"/>
    <w:rsid w:val="00EE2943"/>
    <w:rsid w:val="00EF33A9"/>
    <w:rsid w:val="00EF75D1"/>
    <w:rsid w:val="00F0357E"/>
    <w:rsid w:val="00F03A04"/>
    <w:rsid w:val="00F22FB1"/>
    <w:rsid w:val="00F2607D"/>
    <w:rsid w:val="00F27017"/>
    <w:rsid w:val="00F36869"/>
    <w:rsid w:val="00F36BAC"/>
    <w:rsid w:val="00F41DE1"/>
    <w:rsid w:val="00F50B2F"/>
    <w:rsid w:val="00F511BF"/>
    <w:rsid w:val="00F52139"/>
    <w:rsid w:val="00F540BE"/>
    <w:rsid w:val="00F54C9C"/>
    <w:rsid w:val="00F56C20"/>
    <w:rsid w:val="00F56E35"/>
    <w:rsid w:val="00F648EF"/>
    <w:rsid w:val="00F6584F"/>
    <w:rsid w:val="00F71BD7"/>
    <w:rsid w:val="00F72213"/>
    <w:rsid w:val="00F77C2E"/>
    <w:rsid w:val="00F84C37"/>
    <w:rsid w:val="00F9107D"/>
    <w:rsid w:val="00F92DFC"/>
    <w:rsid w:val="00F9714A"/>
    <w:rsid w:val="00FA3B53"/>
    <w:rsid w:val="00FA6C9C"/>
    <w:rsid w:val="00FB6B9E"/>
    <w:rsid w:val="00FB7A9D"/>
    <w:rsid w:val="00FC006C"/>
    <w:rsid w:val="00FC372B"/>
    <w:rsid w:val="00FC41BD"/>
    <w:rsid w:val="00FD44A1"/>
    <w:rsid w:val="00FE44D9"/>
    <w:rsid w:val="00FF4595"/>
    <w:rsid w:val="00FF6BA7"/>
    <w:rsid w:val="00FF7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uiPriority w:val="9"/>
    <w:qFormat/>
    <w:pPr>
      <w:keepNext/>
      <w:spacing w:before="240" w:after="60"/>
      <w:outlineLvl w:val="0"/>
    </w:pPr>
    <w:rPr>
      <w:b/>
      <w:sz w:val="28"/>
      <w:szCs w:val="28"/>
    </w:rPr>
  </w:style>
  <w:style w:type="paragraph" w:styleId="Kop2">
    <w:name w:val="heading 2"/>
    <w:basedOn w:val="Standaard"/>
    <w:next w:val="Standaard"/>
    <w:uiPriority w:val="9"/>
    <w:semiHidden/>
    <w:unhideWhenUsed/>
    <w:qFormat/>
    <w:pPr>
      <w:keepNext/>
      <w:outlineLvl w:val="1"/>
    </w:pPr>
    <w:rPr>
      <w:b/>
    </w:rPr>
  </w:style>
  <w:style w:type="paragraph" w:styleId="Kop3">
    <w:name w:val="heading 3"/>
    <w:basedOn w:val="Standaard"/>
    <w:next w:val="Standaard"/>
    <w:uiPriority w:val="9"/>
    <w:semiHidden/>
    <w:unhideWhenUsed/>
    <w:qFormat/>
    <w:pPr>
      <w:keepNext/>
      <w:keepLines/>
      <w:spacing w:before="200"/>
      <w:outlineLvl w:val="2"/>
    </w:pPr>
    <w:rPr>
      <w:rFonts w:ascii="Cambria" w:eastAsia="Cambria" w:hAnsi="Cambria" w:cs="Cambria"/>
      <w:b/>
      <w:color w:val="4F81BD"/>
    </w:rPr>
  </w:style>
  <w:style w:type="paragraph" w:styleId="Kop4">
    <w:name w:val="heading 4"/>
    <w:basedOn w:val="Standaard"/>
    <w:next w:val="Standaard"/>
    <w:uiPriority w:val="9"/>
    <w:semiHidden/>
    <w:unhideWhenUsed/>
    <w:qFormat/>
    <w:pPr>
      <w:keepNext/>
      <w:keepLines/>
      <w:spacing w:before="240" w:after="40"/>
      <w:outlineLvl w:val="3"/>
    </w:pPr>
    <w:rPr>
      <w:b/>
    </w:rPr>
  </w:style>
  <w:style w:type="paragraph" w:styleId="Kop5">
    <w:name w:val="heading 5"/>
    <w:basedOn w:val="Standaard"/>
    <w:next w:val="Standaard"/>
    <w:uiPriority w:val="9"/>
    <w:semiHidden/>
    <w:unhideWhenUsed/>
    <w:qFormat/>
    <w:pPr>
      <w:keepNext/>
      <w:keepLines/>
      <w:spacing w:before="220" w:after="40"/>
      <w:outlineLvl w:val="4"/>
    </w:pPr>
    <w:rPr>
      <w:b/>
      <w:sz w:val="22"/>
      <w:szCs w:val="22"/>
    </w:rPr>
  </w:style>
  <w:style w:type="paragraph" w:styleId="Kop6">
    <w:name w:val="heading 6"/>
    <w:basedOn w:val="Standaard"/>
    <w:next w:val="Standaard"/>
    <w:uiPriority w:val="9"/>
    <w:semiHidden/>
    <w:unhideWhenUsed/>
    <w:qFormat/>
    <w:pPr>
      <w:keepNext/>
      <w:keepLines/>
      <w:spacing w:before="200" w:after="40"/>
      <w:outlineLvl w:val="5"/>
    </w:pPr>
    <w:rPr>
      <w:b/>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uiPriority w:val="10"/>
    <w:qFormat/>
    <w:pPr>
      <w:keepNext/>
      <w:keepLines/>
      <w:spacing w:before="480" w:after="120"/>
    </w:pPr>
    <w:rPr>
      <w:b/>
      <w:sz w:val="72"/>
      <w:szCs w:val="72"/>
    </w:rPr>
  </w:style>
  <w:style w:type="paragraph" w:styleId="Ondertitel">
    <w:name w:val="Subtitle"/>
    <w:basedOn w:val="Standaard"/>
    <w:next w:val="Standaard"/>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Standaardalinea-lettertype"/>
    <w:uiPriority w:val="99"/>
    <w:unhideWhenUsed/>
    <w:rsid w:val="00EB1E68"/>
    <w:rPr>
      <w:color w:val="0000FF" w:themeColor="hyperlink"/>
      <w:u w:val="single"/>
    </w:rPr>
  </w:style>
  <w:style w:type="character" w:customStyle="1" w:styleId="Onopgelostemelding1">
    <w:name w:val="Onopgeloste melding1"/>
    <w:basedOn w:val="Standaardalinea-lettertype"/>
    <w:uiPriority w:val="99"/>
    <w:semiHidden/>
    <w:unhideWhenUsed/>
    <w:rsid w:val="00EB1E68"/>
    <w:rPr>
      <w:color w:val="605E5C"/>
      <w:shd w:val="clear" w:color="auto" w:fill="E1DFDD"/>
    </w:rPr>
  </w:style>
  <w:style w:type="paragraph" w:styleId="Voettekst">
    <w:name w:val="footer"/>
    <w:basedOn w:val="Standaard"/>
    <w:link w:val="VoettekstChar"/>
    <w:uiPriority w:val="99"/>
    <w:unhideWhenUsed/>
    <w:rsid w:val="00C11D93"/>
    <w:pPr>
      <w:tabs>
        <w:tab w:val="center" w:pos="4680"/>
        <w:tab w:val="right" w:pos="9360"/>
      </w:tabs>
    </w:pPr>
  </w:style>
  <w:style w:type="character" w:customStyle="1" w:styleId="VoettekstChar">
    <w:name w:val="Voettekst Char"/>
    <w:basedOn w:val="Standaardalinea-lettertype"/>
    <w:link w:val="Voettekst"/>
    <w:uiPriority w:val="99"/>
    <w:rsid w:val="00C11D93"/>
  </w:style>
  <w:style w:type="paragraph" w:styleId="Revisie">
    <w:name w:val="Revision"/>
    <w:hidden/>
    <w:uiPriority w:val="99"/>
    <w:semiHidden/>
    <w:rsid w:val="000B41B6"/>
    <w:pPr>
      <w:widowControl/>
      <w:jc w:val="left"/>
    </w:pPr>
  </w:style>
  <w:style w:type="paragraph" w:styleId="Lijstalinea">
    <w:name w:val="List Paragraph"/>
    <w:basedOn w:val="Standaard"/>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GevolgdeHyperlink">
    <w:name w:val="FollowedHyperlink"/>
    <w:basedOn w:val="Standaardalinea-lettertype"/>
    <w:uiPriority w:val="99"/>
    <w:semiHidden/>
    <w:unhideWhenUsed/>
    <w:rsid w:val="006755EE"/>
    <w:rPr>
      <w:color w:val="800080" w:themeColor="followedHyperlink"/>
      <w:u w:val="single"/>
    </w:rPr>
  </w:style>
  <w:style w:type="character" w:styleId="Regelnummer">
    <w:name w:val="line number"/>
    <w:basedOn w:val="Standaardalinea-lettertype"/>
    <w:uiPriority w:val="99"/>
    <w:semiHidden/>
    <w:unhideWhenUsed/>
    <w:rsid w:val="00147CBA"/>
  </w:style>
  <w:style w:type="character" w:styleId="Verwijzingopmerking">
    <w:name w:val="annotation reference"/>
    <w:basedOn w:val="Standaardalinea-lettertype"/>
    <w:uiPriority w:val="99"/>
    <w:semiHidden/>
    <w:unhideWhenUsed/>
    <w:rsid w:val="008B2D50"/>
    <w:rPr>
      <w:sz w:val="16"/>
      <w:szCs w:val="16"/>
    </w:rPr>
  </w:style>
  <w:style w:type="paragraph" w:styleId="Tekstopmerking">
    <w:name w:val="annotation text"/>
    <w:basedOn w:val="Standaard"/>
    <w:link w:val="TekstopmerkingChar"/>
    <w:uiPriority w:val="99"/>
    <w:unhideWhenUsed/>
    <w:rsid w:val="008B2D50"/>
    <w:rPr>
      <w:sz w:val="20"/>
      <w:szCs w:val="20"/>
    </w:rPr>
  </w:style>
  <w:style w:type="character" w:customStyle="1" w:styleId="TekstopmerkingChar">
    <w:name w:val="Tekst opmerking Char"/>
    <w:basedOn w:val="Standaardalinea-lettertype"/>
    <w:link w:val="Tekstopmerking"/>
    <w:uiPriority w:val="99"/>
    <w:rsid w:val="008B2D50"/>
    <w:rPr>
      <w:sz w:val="20"/>
      <w:szCs w:val="20"/>
    </w:rPr>
  </w:style>
  <w:style w:type="paragraph" w:styleId="Onderwerpvanopmerking">
    <w:name w:val="annotation subject"/>
    <w:basedOn w:val="Tekstopmerking"/>
    <w:next w:val="Tekstopmerking"/>
    <w:link w:val="OnderwerpvanopmerkingChar"/>
    <w:uiPriority w:val="99"/>
    <w:semiHidden/>
    <w:unhideWhenUsed/>
    <w:rsid w:val="008B2D50"/>
    <w:rPr>
      <w:b/>
      <w:bCs/>
    </w:rPr>
  </w:style>
  <w:style w:type="character" w:customStyle="1" w:styleId="OnderwerpvanopmerkingChar">
    <w:name w:val="Onderwerp van opmerking Char"/>
    <w:basedOn w:val="TekstopmerkingChar"/>
    <w:link w:val="Onderwerpvanopmerking"/>
    <w:uiPriority w:val="99"/>
    <w:semiHidden/>
    <w:rsid w:val="008B2D50"/>
    <w:rPr>
      <w:b/>
      <w:bCs/>
      <w:sz w:val="20"/>
      <w:szCs w:val="20"/>
    </w:rPr>
  </w:style>
  <w:style w:type="character" w:customStyle="1" w:styleId="cf01">
    <w:name w:val="cf01"/>
    <w:basedOn w:val="Standaardalinea-lettertype"/>
    <w:rsid w:val="00516914"/>
    <w:rPr>
      <w:rFonts w:ascii="Segoe UI" w:hAnsi="Segoe UI" w:cs="Segoe UI" w:hint="default"/>
      <w:sz w:val="18"/>
      <w:szCs w:val="18"/>
    </w:rPr>
  </w:style>
  <w:style w:type="paragraph" w:styleId="Koptekst">
    <w:name w:val="header"/>
    <w:basedOn w:val="Standaard"/>
    <w:link w:val="KoptekstChar"/>
    <w:uiPriority w:val="99"/>
    <w:semiHidden/>
    <w:unhideWhenUsed/>
    <w:rsid w:val="004877B8"/>
    <w:pPr>
      <w:tabs>
        <w:tab w:val="center" w:pos="4513"/>
        <w:tab w:val="right" w:pos="9026"/>
      </w:tabs>
    </w:pPr>
  </w:style>
  <w:style w:type="character" w:customStyle="1" w:styleId="KoptekstChar">
    <w:name w:val="Koptekst Char"/>
    <w:basedOn w:val="Standaardalinea-lettertype"/>
    <w:link w:val="Koptekst"/>
    <w:uiPriority w:val="99"/>
    <w:semiHidden/>
    <w:rsid w:val="004877B8"/>
  </w:style>
  <w:style w:type="paragraph" w:customStyle="1" w:styleId="EndNoteBibliography">
    <w:name w:val="EndNote Bibliography"/>
    <w:basedOn w:val="Standaard"/>
    <w:link w:val="EndNoteBibliographyChar"/>
    <w:rsid w:val="00607FD2"/>
    <w:pPr>
      <w:widowControl/>
      <w:spacing w:after="160"/>
      <w:jc w:val="left"/>
    </w:pPr>
    <w:rPr>
      <w:rFonts w:eastAsiaTheme="minorHAnsi"/>
      <w:noProof/>
      <w:sz w:val="22"/>
      <w:szCs w:val="22"/>
    </w:rPr>
  </w:style>
  <w:style w:type="character" w:customStyle="1" w:styleId="EndNoteBibliographyChar">
    <w:name w:val="EndNote Bibliography Char"/>
    <w:basedOn w:val="Standaardalinea-lettertype"/>
    <w:link w:val="EndNoteBibliography"/>
    <w:rsid w:val="00607FD2"/>
    <w:rPr>
      <w:rFonts w:eastAsiaTheme="minorHAnsi"/>
      <w:noProof/>
      <w:sz w:val="22"/>
      <w:szCs w:val="22"/>
    </w:rPr>
  </w:style>
  <w:style w:type="paragraph" w:customStyle="1" w:styleId="EndNoteBibliographyTitle">
    <w:name w:val="EndNote Bibliography Title"/>
    <w:basedOn w:val="Standaard"/>
    <w:link w:val="EndNoteBibliographyTitleChar"/>
    <w:rsid w:val="006B66E0"/>
    <w:pPr>
      <w:jc w:val="center"/>
    </w:pPr>
    <w:rPr>
      <w:noProof/>
      <w:sz w:val="22"/>
    </w:rPr>
  </w:style>
  <w:style w:type="character" w:customStyle="1" w:styleId="EndNoteBibliographyTitleChar">
    <w:name w:val="EndNote Bibliography Title Char"/>
    <w:basedOn w:val="Standaardalinea-lettertype"/>
    <w:link w:val="EndNoteBibliographyTitle"/>
    <w:rsid w:val="006B66E0"/>
    <w:rPr>
      <w:noProof/>
      <w:sz w:val="22"/>
    </w:rPr>
  </w:style>
  <w:style w:type="paragraph" w:styleId="Geenafstand">
    <w:name w:val="No Spacing"/>
    <w:uiPriority w:val="1"/>
    <w:qFormat/>
    <w:rsid w:val="00FF778C"/>
  </w:style>
  <w:style w:type="paragraph" w:styleId="Eindnoottekst">
    <w:name w:val="endnote text"/>
    <w:basedOn w:val="Standaard"/>
    <w:link w:val="EindnoottekstChar"/>
    <w:uiPriority w:val="99"/>
    <w:semiHidden/>
    <w:unhideWhenUsed/>
    <w:rsid w:val="00D12ABE"/>
    <w:rPr>
      <w:sz w:val="20"/>
      <w:szCs w:val="20"/>
    </w:rPr>
  </w:style>
  <w:style w:type="character" w:customStyle="1" w:styleId="EindnoottekstChar">
    <w:name w:val="Eindnoottekst Char"/>
    <w:basedOn w:val="Standaardalinea-lettertype"/>
    <w:link w:val="Eindnoottekst"/>
    <w:uiPriority w:val="99"/>
    <w:semiHidden/>
    <w:rsid w:val="00D12ABE"/>
    <w:rPr>
      <w:sz w:val="20"/>
      <w:szCs w:val="20"/>
    </w:rPr>
  </w:style>
  <w:style w:type="character" w:styleId="Eindnootmarkering">
    <w:name w:val="endnote reference"/>
    <w:basedOn w:val="Standaardalinea-lettertype"/>
    <w:uiPriority w:val="99"/>
    <w:semiHidden/>
    <w:unhideWhenUsed/>
    <w:rsid w:val="00D12ABE"/>
    <w:rPr>
      <w:vertAlign w:val="superscript"/>
    </w:rPr>
  </w:style>
  <w:style w:type="paragraph" w:styleId="Normaalweb">
    <w:name w:val="Normal (Web)"/>
    <w:basedOn w:val="Standaard"/>
    <w:uiPriority w:val="99"/>
    <w:semiHidden/>
    <w:unhideWhenUsed/>
    <w:rsid w:val="006F2924"/>
    <w:pPr>
      <w:widowControl/>
      <w:spacing w:before="100" w:beforeAutospacing="1" w:after="100" w:afterAutospacing="1"/>
      <w:jc w:val="left"/>
    </w:pPr>
    <w:rPr>
      <w:rFonts w:ascii="Times New Roman" w:eastAsia="Times New Roman" w:hAnsi="Times New Roman" w:cs="Times New Roman"/>
      <w:lang w:val="en-IN" w:eastAsia="en-IN"/>
    </w:rPr>
  </w:style>
  <w:style w:type="character" w:styleId="Nadruk">
    <w:name w:val="Emphasis"/>
    <w:basedOn w:val="Standaardalinea-lettertype"/>
    <w:uiPriority w:val="20"/>
    <w:qFormat/>
    <w:rsid w:val="006F2924"/>
    <w:rPr>
      <w:i/>
      <w:iCs/>
    </w:rPr>
  </w:style>
  <w:style w:type="character" w:styleId="Zwaar">
    <w:name w:val="Strong"/>
    <w:basedOn w:val="Standaardalinea-lettertype"/>
    <w:uiPriority w:val="22"/>
    <w:qFormat/>
    <w:rsid w:val="006F29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uke.haisma@radboudumc.nl"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skia.schols@radboudumc.n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nna.rijpma@radboudumc.n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n.stroobants@radboudumc.nl" TargetMode="External"/><Relationship Id="rId4" Type="http://schemas.openxmlformats.org/officeDocument/2006/relationships/settings" Target="settings.xml"/><Relationship Id="rId9" Type="http://schemas.openxmlformats.org/officeDocument/2006/relationships/hyperlink" Target="mailto:waander.vanheerde@radboudumc.n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48479-73F8-4E0B-9618-9FC4ED971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319</Words>
  <Characters>45429</Characters>
  <Application>Microsoft Office Word</Application>
  <DocSecurity>0</DocSecurity>
  <Lines>37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1-12T06:02:00Z</dcterms:created>
  <dcterms:modified xsi:type="dcterms:W3CDTF">2026-01-12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